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85B78" w14:textId="77777777" w:rsidR="007729FA" w:rsidRDefault="007729FA" w:rsidP="007729FA">
      <w:pPr>
        <w:pStyle w:val="NoSpacing"/>
        <w:spacing w:line="480" w:lineRule="auto"/>
        <w:jc w:val="center"/>
      </w:pPr>
      <w:r>
        <w:t>BOSTON UNIVERSITY</w:t>
      </w:r>
    </w:p>
    <w:p w14:paraId="1BCA1810" w14:textId="77777777"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proofErr w:type="gramStart"/>
      <w:r>
        <w:t>by</w:t>
      </w:r>
      <w:proofErr w:type="gramEnd"/>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02B65469"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w:t>
      </w:r>
      <w:proofErr w:type="spellStart"/>
      <w:r w:rsidR="00717285">
        <w:t>amygdalar</w:t>
      </w:r>
      <w:proofErr w:type="spellEnd"/>
      <w:r w:rsidR="00717285">
        <w:t xml:space="preserve">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 xml:space="preserve">Historical considerations of the hippocampal formation and </w:t>
      </w:r>
      <w:proofErr w:type="spellStart"/>
      <w:r>
        <w:rPr>
          <w:b/>
        </w:rPr>
        <w:t>amygdalar</w:t>
      </w:r>
      <w:proofErr w:type="spellEnd"/>
      <w:r>
        <w:rPr>
          <w:b/>
        </w:rPr>
        <w:t xml:space="preserve"> complex in learning and memory</w:t>
      </w:r>
    </w:p>
    <w:p w14:paraId="52346F9C" w14:textId="143082AF"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w:t>
      </w:r>
      <w:proofErr w:type="spellStart"/>
      <w:r>
        <w:t>Semon</w:t>
      </w:r>
      <w:proofErr w:type="spellEnd"/>
      <w:r>
        <w:t xml:space="preserve">.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w:t>
      </w:r>
      <w:proofErr w:type="spellStart"/>
      <w:r w:rsidR="0035363E">
        <w:t>Hebb</w:t>
      </w:r>
      <w:proofErr w:type="spellEnd"/>
      <w:r w:rsidR="0035363E">
        <w:t xml:space="preserve">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17750">
        <w:t>proved difficult</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59C3894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C031FF">
        <w:t xml:space="preserve">involved in “emotional” memory, </w:t>
      </w:r>
      <w:r w:rsidR="00561406">
        <w:t xml:space="preserve">such as </w:t>
      </w:r>
      <w:r w:rsidR="00017750">
        <w:t xml:space="preserve">that elicited by </w:t>
      </w:r>
      <w:r w:rsidR="00561406">
        <w:t xml:space="preserve">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C031FF">
        <w:t>,</w:t>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xml:space="preserve">, the MTL consists of the hippocampal formation, </w:t>
      </w:r>
      <w:proofErr w:type="spellStart"/>
      <w:r w:rsidR="00B760FD">
        <w:t>entorhinal</w:t>
      </w:r>
      <w:proofErr w:type="spellEnd"/>
      <w:r w:rsidR="00B760FD">
        <w:t xml:space="preserve"> cortex (EC), </w:t>
      </w:r>
      <w:proofErr w:type="spellStart"/>
      <w:r w:rsidR="00B760FD">
        <w:t>perirhinal</w:t>
      </w:r>
      <w:proofErr w:type="spellEnd"/>
      <w:r w:rsidR="00B760FD">
        <w:t xml:space="preserve"> cortex, and </w:t>
      </w:r>
      <w:proofErr w:type="spellStart"/>
      <w:r w:rsidR="00B760FD">
        <w:t>postr</w:t>
      </w:r>
      <w:r w:rsidR="00C15A59">
        <w:t>hinal</w:t>
      </w:r>
      <w:proofErr w:type="spellEnd"/>
      <w:r w:rsidR="00C15A59">
        <w:t xml:space="preserve"> cortex. The hippocampus </w:t>
      </w:r>
      <w:r w:rsidR="00AB5C48">
        <w:t>is a laminated structure that</w:t>
      </w:r>
      <w:r w:rsidR="00C15A59">
        <w:t xml:space="preserve"> </w:t>
      </w:r>
      <w:r w:rsidR="00B760FD">
        <w:t xml:space="preserve">can be further subdivided into the </w:t>
      </w:r>
      <w:r w:rsidR="00C15A59">
        <w:t xml:space="preserve">dentate </w:t>
      </w:r>
      <w:proofErr w:type="spellStart"/>
      <w:r w:rsidR="00C15A59">
        <w:t>gyrus</w:t>
      </w:r>
      <w:proofErr w:type="spellEnd"/>
      <w:r w:rsidR="00C15A59">
        <w:t xml:space="preserve"> (DG) and </w:t>
      </w:r>
      <w:proofErr w:type="spellStart"/>
      <w:r w:rsidR="00B760FD">
        <w:t>Cornu</w:t>
      </w:r>
      <w:proofErr w:type="spellEnd"/>
      <w:r w:rsidR="00B760FD">
        <w:t xml:space="preserve"> </w:t>
      </w:r>
      <w:proofErr w:type="spellStart"/>
      <w:r w:rsidR="00B760FD">
        <w:t>Ammonis</w:t>
      </w:r>
      <w:proofErr w:type="spellEnd"/>
      <w:r w:rsidR="00B760FD">
        <w:t xml:space="preserve"> </w:t>
      </w:r>
      <w:r w:rsidR="00C15A59">
        <w:t xml:space="preserve">(CA) fields, CA1, CA2, and CA3. The output region of the hippocampus is the </w:t>
      </w:r>
      <w:proofErr w:type="spellStart"/>
      <w:r w:rsidR="00C15A59">
        <w:t>subicular</w:t>
      </w:r>
      <w:proofErr w:type="spellEnd"/>
      <w:r w:rsidR="00C15A59">
        <w:t xml:space="preserve"> complex, which is comprised of the </w:t>
      </w:r>
      <w:proofErr w:type="spellStart"/>
      <w:r w:rsidR="00C15A59">
        <w:t>subiculum</w:t>
      </w:r>
      <w:proofErr w:type="spellEnd"/>
      <w:r w:rsidR="00C15A59">
        <w:t xml:space="preserve"> proper, </w:t>
      </w:r>
      <w:proofErr w:type="spellStart"/>
      <w:r w:rsidR="00C15A59">
        <w:t>presubiculum</w:t>
      </w:r>
      <w:proofErr w:type="spellEnd"/>
      <w:r w:rsidR="00C15A59">
        <w:t xml:space="preserve">, and </w:t>
      </w:r>
      <w:proofErr w:type="spellStart"/>
      <w:r w:rsidR="00C15A59">
        <w:t>parasubiculum</w:t>
      </w:r>
      <w:proofErr w:type="spellEnd"/>
      <w:r w:rsidR="00C15A59">
        <w:t xml:space="preserve">.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is commonly referred to as the “</w:t>
      </w:r>
      <w:proofErr w:type="spellStart"/>
      <w:r>
        <w:t>trisynaptic</w:t>
      </w:r>
      <w:proofErr w:type="spellEnd"/>
      <w:r>
        <w:t xml:space="preserve"> loop”, where neurons from </w:t>
      </w:r>
      <w:r w:rsidR="00B76F00">
        <w:t>layer II of EC (ECII)</w:t>
      </w:r>
      <w:r w:rsidR="00CC17B1">
        <w:t xml:space="preserve"> project to granule cells in the DG, which in turn send </w:t>
      </w:r>
      <w:proofErr w:type="gramStart"/>
      <w:r w:rsidR="00B95A62">
        <w:t>axons</w:t>
      </w:r>
      <w:proofErr w:type="gramEnd"/>
      <w:r w:rsidR="00B95A62">
        <w:t xml:space="preserve"> called </w:t>
      </w:r>
      <w:r w:rsidR="00CC17B1">
        <w:t xml:space="preserve">mossy fibers to pyramidal cells in CA3. CA3 Schaffer collaterals then synapse onto CA1, which finally sends projections to </w:t>
      </w:r>
      <w:r w:rsidR="00B76F00">
        <w:t>layer V/VI of EC (ECV/VI)</w:t>
      </w:r>
      <w:r w:rsidR="00CC17B1">
        <w:t xml:space="preserve">. The second circuit, the </w:t>
      </w:r>
      <w:proofErr w:type="spellStart"/>
      <w:r w:rsidR="00CC17B1">
        <w:t>temporammonic</w:t>
      </w:r>
      <w:proofErr w:type="spellEnd"/>
      <w:r w:rsidR="00CC17B1">
        <w:t xml:space="preserve">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 xml:space="preserve">Dentate </w:t>
      </w:r>
      <w:proofErr w:type="spellStart"/>
      <w:r>
        <w:rPr>
          <w:i/>
        </w:rPr>
        <w:t>gyrus</w:t>
      </w:r>
      <w:proofErr w:type="spellEnd"/>
      <w:r>
        <w:rPr>
          <w:i/>
        </w:rPr>
        <w:t xml:space="preserve">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xml:space="preserve">, which is </w:t>
      </w:r>
      <w:proofErr w:type="spellStart"/>
      <w:r w:rsidR="00AE5D3D">
        <w:t>glutamatergic</w:t>
      </w:r>
      <w:proofErr w:type="spellEnd"/>
      <w:r w:rsidR="00961C30">
        <w:t xml:space="preserve">. </w:t>
      </w:r>
      <w:r w:rsidR="008C4A0B">
        <w:t>These</w:t>
      </w:r>
      <w:r w:rsidR="00961C30">
        <w:t xml:space="preserve"> </w:t>
      </w:r>
      <w:r>
        <w:t xml:space="preserve">receive excitatory input from </w:t>
      </w:r>
      <w:r w:rsidR="00B76F00">
        <w:t>ECII</w:t>
      </w:r>
      <w:r w:rsidR="00F84463">
        <w:t xml:space="preserve">, a projection often referred to as the </w:t>
      </w:r>
      <w:proofErr w:type="spellStart"/>
      <w:r w:rsidR="00F84463">
        <w:t>perforant</w:t>
      </w:r>
      <w:proofErr w:type="spellEnd"/>
      <w:r w:rsidR="00F84463">
        <w:t xml:space="preserve">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w:t>
      </w:r>
      <w:proofErr w:type="spellStart"/>
      <w:r w:rsidR="00822246">
        <w:t>hilus</w:t>
      </w:r>
      <w:proofErr w:type="spellEnd"/>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proofErr w:type="spellStart"/>
      <w:r w:rsidR="00AE5D3D">
        <w:t>GABAergic</w:t>
      </w:r>
      <w:proofErr w:type="spellEnd"/>
      <w:r w:rsidR="00AE5D3D">
        <w:t xml:space="preserve">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proofErr w:type="spellStart"/>
      <w:r>
        <w:t>orthogonalization</w:t>
      </w:r>
      <w:proofErr w:type="spellEnd"/>
      <w:r>
        <w:t xml:space="preserve">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proofErr w:type="spellStart"/>
      <w:r w:rsidR="000E453B">
        <w:t>boutons</w:t>
      </w:r>
      <w:proofErr w:type="spellEnd"/>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proofErr w:type="spellStart"/>
      <w:r>
        <w:t>autoassociative</w:t>
      </w:r>
      <w:proofErr w:type="spellEnd"/>
      <w:r>
        <w:t xml:space="preserve"> connections</w:t>
      </w:r>
      <w:r w:rsidR="00B612E9">
        <w:t xml:space="preserve"> originating</w:t>
      </w:r>
      <w:r w:rsidR="00AD73B0">
        <w:t xml:space="preserve"> from both </w:t>
      </w:r>
      <w:proofErr w:type="spellStart"/>
      <w:r w:rsidR="00AD73B0">
        <w:t>ipsilateral</w:t>
      </w:r>
      <w:proofErr w:type="spellEnd"/>
      <w:r w:rsidR="00AD73B0">
        <w:t xml:space="preserve"> and contralateral CA3 (via the hippocampal commissure). This feature is </w:t>
      </w:r>
      <w:r w:rsidR="00576A26">
        <w:t xml:space="preserve">believed to support episodic memory through an </w:t>
      </w:r>
      <w:proofErr w:type="spellStart"/>
      <w:r w:rsidR="00576A26">
        <w:t>autoassociative</w:t>
      </w:r>
      <w:proofErr w:type="spellEnd"/>
      <w:r w:rsidR="00576A26">
        <w:t xml:space="preser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w:t>
      </w:r>
      <w:proofErr w:type="spellStart"/>
      <w:r w:rsidR="00B612E9">
        <w:t>Knierim</w:t>
      </w:r>
      <w:proofErr w:type="spellEnd"/>
      <w:r w:rsidR="00B612E9">
        <w:t xml:space="preserve">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w:t>
      </w:r>
      <w:proofErr w:type="spellStart"/>
      <w:r w:rsidR="00A17A2C">
        <w:t>temporoammonic</w:t>
      </w:r>
      <w:proofErr w:type="spellEnd"/>
      <w:r w:rsidR="00A17A2C">
        <w:t xml:space="preserve">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w:t>
      </w:r>
      <w:proofErr w:type="spellStart"/>
      <w:r w:rsidR="00B76F00">
        <w:t>reuniens</w:t>
      </w:r>
      <w:proofErr w:type="spellEnd"/>
      <w:r w:rsidR="00B76F00">
        <w:t xml:space="preserve">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w:t>
      </w:r>
      <w:proofErr w:type="spellStart"/>
      <w:r w:rsidR="00545DBD">
        <w:t>basolateral</w:t>
      </w:r>
      <w:proofErr w:type="spellEnd"/>
      <w:r w:rsidR="00545DBD">
        <w:t xml:space="preserve">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 xml:space="preserve">ed to </w:t>
      </w:r>
      <w:proofErr w:type="spellStart"/>
      <w:r w:rsidR="0056689D">
        <w:t>extrahippocampal</w:t>
      </w:r>
      <w:proofErr w:type="spellEnd"/>
      <w:r w:rsidR="0056689D">
        <w:t xml:space="preserve"> structures through the </w:t>
      </w:r>
      <w:proofErr w:type="spellStart"/>
      <w:r w:rsidR="0056689D">
        <w:t>subiculum</w:t>
      </w:r>
      <w:proofErr w:type="spellEnd"/>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w:t>
      </w:r>
      <w:proofErr w:type="spellStart"/>
      <w:r>
        <w:t>retrosplenial</w:t>
      </w:r>
      <w:proofErr w:type="spellEnd"/>
      <w:r>
        <w:t xml:space="preserve">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7BF93CBD"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w:t>
      </w:r>
      <w:proofErr w:type="gramStart"/>
      <w:r w:rsidR="005B30F8">
        <w:t>highly-studied</w:t>
      </w:r>
      <w:proofErr w:type="gramEnd"/>
      <w:r w:rsidR="005B30F8">
        <w:t xml:space="preserve"> </w:t>
      </w:r>
      <w:proofErr w:type="spellStart"/>
      <w:r w:rsidR="005B30F8">
        <w:t>subregion</w:t>
      </w:r>
      <w:proofErr w:type="spellEnd"/>
      <w:r w:rsidR="005B30F8">
        <w:t xml:space="preserve">. </w:t>
      </w:r>
      <w:r w:rsidR="00A95605">
        <w:t xml:space="preserve">Its claim to fame is that it was the region where “place cells” were first discovered </w:t>
      </w:r>
      <w:r w:rsidR="00A95605">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00A95605">
        <w:fldChar w:fldCharType="separate"/>
      </w:r>
      <w:r w:rsidR="00357727" w:rsidRPr="00357727">
        <w:rPr>
          <w:noProof/>
        </w:rPr>
        <w:t>(O’Keefe and Dostrovsky,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177E1827"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C031FF">
        <w:t>Another open</w:t>
      </w:r>
      <w:r w:rsidR="008B0165">
        <w:t xml:space="preserve">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proofErr w:type="spellStart"/>
      <w:r>
        <w:rPr>
          <w:i/>
        </w:rPr>
        <w:t>Subicular</w:t>
      </w:r>
      <w:proofErr w:type="spellEnd"/>
      <w:r>
        <w:rPr>
          <w:i/>
        </w:rPr>
        <w:t xml:space="preserve"> complex</w:t>
      </w:r>
    </w:p>
    <w:p w14:paraId="4162F02D" w14:textId="2542E77C" w:rsidR="00124E03" w:rsidRDefault="00124E03" w:rsidP="00124E03">
      <w:pPr>
        <w:widowControl w:val="0"/>
        <w:autoSpaceDE w:val="0"/>
        <w:autoSpaceDN w:val="0"/>
        <w:adjustRightInd w:val="0"/>
        <w:spacing w:line="480" w:lineRule="auto"/>
        <w:ind w:firstLine="900"/>
      </w:pPr>
      <w:r>
        <w:t xml:space="preserve">The </w:t>
      </w:r>
      <w:proofErr w:type="spellStart"/>
      <w:r>
        <w:t>subicular</w:t>
      </w:r>
      <w:proofErr w:type="spellEnd"/>
      <w:r>
        <w:t xml:space="preserve"> complex is comprised of the </w:t>
      </w:r>
      <w:proofErr w:type="spellStart"/>
      <w:r>
        <w:t>subiculum</w:t>
      </w:r>
      <w:proofErr w:type="spellEnd"/>
      <w:r>
        <w:t xml:space="preserve">, </w:t>
      </w:r>
      <w:proofErr w:type="spellStart"/>
      <w:r>
        <w:t>presubiculum</w:t>
      </w:r>
      <w:proofErr w:type="spellEnd"/>
      <w:r>
        <w:t xml:space="preserve"> (the dorsal aspect being called the </w:t>
      </w:r>
      <w:proofErr w:type="spellStart"/>
      <w:r>
        <w:t>postsubiculum</w:t>
      </w:r>
      <w:proofErr w:type="spellEnd"/>
      <w:r>
        <w:t xml:space="preserve">), and </w:t>
      </w:r>
      <w:proofErr w:type="spellStart"/>
      <w:r>
        <w:t>parasubiculum</w:t>
      </w:r>
      <w:proofErr w:type="spellEnd"/>
      <w:r>
        <w:t xml:space="preserve">. CA1 sends a dense, topographical projection to </w:t>
      </w:r>
      <w:proofErr w:type="spellStart"/>
      <w:r>
        <w:t>subiculum</w:t>
      </w:r>
      <w:proofErr w:type="spellEnd"/>
      <w:r>
        <w:t xml:space="preserve">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w:t>
      </w:r>
      <w:proofErr w:type="spellStart"/>
      <w:r w:rsidR="0036058B">
        <w:t>intrahippocampal</w:t>
      </w:r>
      <w:proofErr w:type="spellEnd"/>
      <w:r w:rsidR="0036058B">
        <w:t xml:space="preserve"> connection was unidirectional, there has been accumulating evidence that there is also a subiculum-CA1 </w:t>
      </w:r>
      <w:proofErr w:type="spellStart"/>
      <w:r w:rsidR="0036058B">
        <w:t>backprojection</w:t>
      </w:r>
      <w:proofErr w:type="spellEnd"/>
      <w:r w:rsidR="0036058B">
        <w:t xml:space="preserve">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w:t>
      </w:r>
      <w:proofErr w:type="spellStart"/>
      <w:r w:rsidR="0076184B">
        <w:t>subiculum</w:t>
      </w:r>
      <w:proofErr w:type="spellEnd"/>
      <w:r w:rsidR="0076184B">
        <w:t xml:space="preserve"> also sends projections to the pre- and </w:t>
      </w:r>
      <w:proofErr w:type="spellStart"/>
      <w:r w:rsidR="0076184B">
        <w:t>parasubiculum</w:t>
      </w:r>
      <w:proofErr w:type="spellEnd"/>
      <w:r w:rsidR="0076184B">
        <w:t xml:space="preserve">,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w:t>
      </w:r>
      <w:proofErr w:type="spellStart"/>
      <w:r w:rsidR="0076184B">
        <w:t>retrosplenial</w:t>
      </w:r>
      <w:proofErr w:type="spellEnd"/>
      <w:r w:rsidR="0076184B">
        <w:t xml:space="preserve">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 xml:space="preserve">The </w:t>
      </w:r>
      <w:proofErr w:type="spellStart"/>
      <w:r>
        <w:t>subiculum</w:t>
      </w:r>
      <w:proofErr w:type="spellEnd"/>
      <w:r>
        <w:t xml:space="preserve">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xml:space="preserve">. On the other hand, there is a respectable amount of literature on the pre- and </w:t>
      </w:r>
      <w:proofErr w:type="spellStart"/>
      <w:r w:rsidR="0076184B">
        <w:t>parasubiculum</w:t>
      </w:r>
      <w:proofErr w:type="spellEnd"/>
      <w:r w:rsidR="0076184B">
        <w:t>,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1AA5C4CF" w:rsidR="00CE5536" w:rsidRDefault="00CE5536" w:rsidP="00CE5536">
      <w:pPr>
        <w:widowControl w:val="0"/>
        <w:autoSpaceDE w:val="0"/>
        <w:autoSpaceDN w:val="0"/>
        <w:adjustRightInd w:val="0"/>
        <w:spacing w:line="480" w:lineRule="auto"/>
        <w:ind w:firstLine="720"/>
      </w:pPr>
      <w:r>
        <w:t xml:space="preserve">CA2 is a small </w:t>
      </w:r>
      <w:proofErr w:type="spellStart"/>
      <w:r>
        <w:t>subregion</w:t>
      </w:r>
      <w:proofErr w:type="spellEnd"/>
      <w:r>
        <w:t xml:space="preserve">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proofErr w:type="spellStart"/>
      <w:r w:rsidR="001C2660">
        <w:t>Extrahippocampal</w:t>
      </w:r>
      <w:proofErr w:type="spellEnd"/>
      <w:r w:rsidR="001C2660">
        <w:t xml:space="preserve">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w:t>
      </w:r>
      <w:proofErr w:type="spellStart"/>
      <w:r w:rsidR="001C2660">
        <w:t>Broca</w:t>
      </w:r>
      <w:proofErr w:type="spellEnd"/>
      <w:r w:rsidR="001C2660">
        <w:t xml:space="preserve">, </w:t>
      </w:r>
      <w:proofErr w:type="spellStart"/>
      <w:r w:rsidR="001C2660">
        <w:t>supramammillary</w:t>
      </w:r>
      <w:proofErr w:type="spellEnd"/>
      <w:r w:rsidR="001C2660">
        <w:t xml:space="preserve">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The primary output of CA2 is</w:t>
      </w:r>
      <w:r w:rsidR="009C0A9E">
        <w:t xml:space="preserve"> into</w:t>
      </w:r>
      <w:r w:rsidR="001C2660">
        <w:t xml:space="preserve"> CA1. </w:t>
      </w:r>
    </w:p>
    <w:p w14:paraId="117C7DA6" w14:textId="23842C89"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Others propose a specialized role of CA2 in tracking changes in context and time</w:t>
      </w:r>
      <w:r w:rsidR="004F748C">
        <w:t xml:space="preserve"> due to its unusually high remapping rate</w:t>
      </w:r>
      <w:r w:rsidR="00381C3F">
        <w:t xml:space="preserv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78108D">
        <w:t xml:space="preserve"> the role of CA2 in initiating</w:t>
      </w:r>
      <w:r w:rsidR="0063709C">
        <w:t xml:space="preserve"> </w:t>
      </w:r>
      <w:r w:rsidR="0042751D">
        <w:t xml:space="preserve">oscillatory </w:t>
      </w:r>
      <w:r w:rsidR="0063709C">
        <w:t xml:space="preserve">activity </w:t>
      </w:r>
      <w:r w:rsidR="0078108D">
        <w:t>associated with an local field potential</w:t>
      </w:r>
      <w:r w:rsidR="00CC7F94">
        <w:t xml:space="preserve"> (LFP)</w:t>
      </w:r>
      <w:r w:rsidR="0078108D">
        <w:t xml:space="preserve"> complex called the sharp-wave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w:t>
      </w:r>
      <w:r w:rsidR="002F31FD">
        <w:t>this diverse set of</w:t>
      </w:r>
      <w:r w:rsidR="00BF4894">
        <w:t xml:space="preserv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lastRenderedPageBreak/>
        <w:t>The medial septum</w:t>
      </w:r>
      <w:r w:rsidR="00A23D6C">
        <w:t xml:space="preserve"> provides </w:t>
      </w:r>
      <w:proofErr w:type="spellStart"/>
      <w:r w:rsidR="00A23D6C">
        <w:t>GABAergic</w:t>
      </w:r>
      <w:proofErr w:type="spellEnd"/>
      <w:r w:rsidR="00A23D6C">
        <w:t xml:space="preserve">, cholinergic, and </w:t>
      </w:r>
      <w:proofErr w:type="spellStart"/>
      <w:r w:rsidR="00A23D6C">
        <w:t>glutamatergic</w:t>
      </w:r>
      <w:proofErr w:type="spellEnd"/>
      <w:r w:rsidR="00A23D6C">
        <w:t xml:space="preserve"> inn</w:t>
      </w:r>
      <w:r w:rsidR="008A75F5">
        <w:t xml:space="preserve">ervations onto the hippocampus and also </w:t>
      </w:r>
      <w:r w:rsidR="000803AF">
        <w:t xml:space="preserve">receives </w:t>
      </w:r>
      <w:proofErr w:type="spellStart"/>
      <w:r w:rsidR="000803AF">
        <w:t>GABAergic</w:t>
      </w:r>
      <w:proofErr w:type="spellEnd"/>
      <w:r w:rsidR="000803AF">
        <w:t xml:space="preserve"> </w:t>
      </w:r>
      <w:r w:rsidR="008A75F5">
        <w:t xml:space="preserve">input from CA1 and CA3. In the rat, </w:t>
      </w:r>
      <w:proofErr w:type="spellStart"/>
      <w:r w:rsidR="008A75F5">
        <w:t>GABAergic</w:t>
      </w:r>
      <w:proofErr w:type="spellEnd"/>
      <w:r w:rsidR="008A75F5">
        <w:t xml:space="preserve"> cells exclusively synapse onto hippocampal </w:t>
      </w:r>
      <w:proofErr w:type="spellStart"/>
      <w:r w:rsidR="008A75F5">
        <w:t>GABAergic</w:t>
      </w:r>
      <w:proofErr w:type="spellEnd"/>
      <w:r w:rsidR="008A75F5">
        <w:t xml:space="preserve">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proofErr w:type="spellStart"/>
      <w:r w:rsidR="000803AF">
        <w:t>GABAergic</w:t>
      </w:r>
      <w:proofErr w:type="spellEnd"/>
      <w:r w:rsidR="000803AF">
        <w:t xml:space="preserve"> and </w:t>
      </w:r>
      <w:proofErr w:type="spellStart"/>
      <w:r w:rsidR="000803AF">
        <w:t>glutamatergic</w:t>
      </w:r>
      <w:proofErr w:type="spellEnd"/>
      <w:r w:rsidR="000803AF">
        <w:t xml:space="preserve">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w:t>
      </w:r>
      <w:proofErr w:type="spellStart"/>
      <w:r w:rsidR="000803AF">
        <w:t>Septal</w:t>
      </w:r>
      <w:proofErr w:type="spellEnd"/>
      <w:r w:rsidR="000803AF">
        <w:t xml:space="preserve"> cholinergic projections also terminate onto CA1 pyramidal cells. </w:t>
      </w:r>
    </w:p>
    <w:p w14:paraId="10601765" w14:textId="15A579C4" w:rsidR="000803AF" w:rsidRDefault="000803AF" w:rsidP="00A23D6C">
      <w:pPr>
        <w:widowControl w:val="0"/>
        <w:autoSpaceDE w:val="0"/>
        <w:autoSpaceDN w:val="0"/>
        <w:adjustRightInd w:val="0"/>
        <w:spacing w:line="480" w:lineRule="auto"/>
        <w:ind w:firstLine="720"/>
      </w:pPr>
      <w:r>
        <w:t xml:space="preserve">The medial septum is intimately involved in the generation of the theta rhythm in the hippocampus. Theta is often characterized by a continuous 4-12 Hz </w:t>
      </w:r>
      <w:r w:rsidR="00BE0200">
        <w:t xml:space="preserve">LFP </w:t>
      </w:r>
      <w:r>
        <w:t>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t>
      </w:r>
      <w:r w:rsidR="00566556">
        <w:t>at</w:t>
      </w:r>
      <w:r w:rsidR="00C15DAC">
        <w:t xml:space="preserve">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1549EA">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003219B2">
        <w:fldChar w:fldCharType="separate"/>
      </w:r>
      <w:r w:rsidR="007C708D" w:rsidRPr="007C708D">
        <w:rPr>
          <w:noProof/>
        </w:rPr>
        <w:t>(Colgin, 2013; Dragoi and Buzsáki, 2006; Foster and Wilson, 2007; Hasselmo, 2005; Lisman and Redish, 2009)</w:t>
      </w:r>
      <w:r w:rsidR="003219B2">
        <w:fldChar w:fldCharType="end"/>
      </w:r>
      <w:r w:rsidR="003219B2">
        <w:t xml:space="preserve">. </w:t>
      </w:r>
      <w:r w:rsidR="00566556">
        <w:t xml:space="preserve">Disrupting this theta rhythm has been shown to be detrimental to firing patterns in MTL structures </w:t>
      </w:r>
      <w:r w:rsidR="00566556">
        <w:fldChar w:fldCharType="begin" w:fldLock="1"/>
      </w:r>
      <w:r w:rsidR="0004671E">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4)","plainTextFormattedCitation":"(Brandon et al., 2011; Wang et al., 2014)","previouslyFormattedCitation":"(Brandon et al., 2011; Wang et al., 2014)"},"properties":{"noteIndex":0},"schema":"https://github.com/citation-style-language/schema/raw/master/csl-citation.json"}</w:instrText>
      </w:r>
      <w:r w:rsidR="00566556">
        <w:fldChar w:fldCharType="separate"/>
      </w:r>
      <w:r w:rsidR="00566556" w:rsidRPr="00566556">
        <w:rPr>
          <w:noProof/>
        </w:rPr>
        <w:t>(Brandon et al., 2011; Wang et al., 2014)</w:t>
      </w:r>
      <w:r w:rsidR="00566556">
        <w:fldChar w:fldCharType="end"/>
      </w:r>
      <w:r w:rsidR="00566556">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 xml:space="preserve">Lateral </w:t>
      </w:r>
      <w:proofErr w:type="spellStart"/>
      <w:r w:rsidRPr="00A718F5">
        <w:rPr>
          <w:i/>
        </w:rPr>
        <w:t>entorhinal</w:t>
      </w:r>
      <w:proofErr w:type="spellEnd"/>
      <w:r w:rsidRPr="00A718F5">
        <w:rPr>
          <w:i/>
        </w:rPr>
        <w:t xml:space="preserve">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w:t>
      </w:r>
      <w:proofErr w:type="spellStart"/>
      <w:r w:rsidR="008730DC">
        <w:t>entorhinal</w:t>
      </w:r>
      <w:proofErr w:type="spellEnd"/>
      <w:r w:rsidR="008730DC">
        <w:t xml:space="preserve"> </w:t>
      </w:r>
      <w:r>
        <w:t>cortex (LEC) is a subdivision of the EC</w:t>
      </w:r>
      <w:r w:rsidR="008730DC">
        <w:t xml:space="preserve"> that is distinct from the medial </w:t>
      </w:r>
      <w:proofErr w:type="spellStart"/>
      <w:r w:rsidR="008730DC">
        <w:t>entorhinal</w:t>
      </w:r>
      <w:proofErr w:type="spellEnd"/>
      <w:r w:rsidR="008730DC">
        <w:t xml:space="preserve"> cortex</w:t>
      </w:r>
      <w:r w:rsidR="003678FC">
        <w:t xml:space="preserve"> (MEC)</w:t>
      </w:r>
      <w:r w:rsidR="005E6811">
        <w:t xml:space="preserve"> on the basis of </w:t>
      </w:r>
      <w:proofErr w:type="spellStart"/>
      <w:r w:rsidR="005E6811">
        <w:t>cytoarchitecture</w:t>
      </w:r>
      <w:proofErr w:type="spellEnd"/>
      <w:r w:rsidR="005E6811">
        <w:t xml:space="preserve"> and connectivity</w:t>
      </w:r>
      <w:r w:rsidR="00457230">
        <w:t xml:space="preserve">. </w:t>
      </w:r>
      <w:r w:rsidR="00E23287">
        <w:t xml:space="preserve">As a general rule, the EC sends axons bound </w:t>
      </w:r>
      <w:r w:rsidR="00E23287">
        <w:lastRenderedPageBreak/>
        <w:t xml:space="preserve">for hippocampal targets and receives neocortical input at layers I-III, while it receives hippocampal input and delivers neocortical </w:t>
      </w:r>
      <w:proofErr w:type="spellStart"/>
      <w:r w:rsidR="00E23287">
        <w:t>ouputs</w:t>
      </w:r>
      <w:proofErr w:type="spellEnd"/>
      <w:r w:rsidR="00E23287">
        <w:t xml:space="preserve"> at layers IV-VI. </w:t>
      </w:r>
      <w:r w:rsidR="008730DC">
        <w:t xml:space="preserve">The LEC </w:t>
      </w:r>
      <w:r w:rsidR="005E6811">
        <w:t>has reciprocal connections</w:t>
      </w:r>
      <w:r w:rsidR="00457230">
        <w:t xml:space="preserve"> </w:t>
      </w:r>
      <w:r w:rsidR="005E6811">
        <w:t xml:space="preserve">with </w:t>
      </w:r>
      <w:r w:rsidR="003678FC">
        <w:t xml:space="preserve">the MEC, </w:t>
      </w:r>
      <w:r w:rsidR="005872D2">
        <w:t xml:space="preserve">amygdala, </w:t>
      </w:r>
      <w:proofErr w:type="spellStart"/>
      <w:r w:rsidR="00457230">
        <w:t>perirhinal</w:t>
      </w:r>
      <w:proofErr w:type="spellEnd"/>
      <w:r w:rsidR="00457230">
        <w:t xml:space="preserve"> cortex</w:t>
      </w:r>
      <w:r w:rsidR="00273940">
        <w:t xml:space="preserve">, </w:t>
      </w:r>
      <w:proofErr w:type="spellStart"/>
      <w:r w:rsidR="00273940">
        <w:t>piriform</w:t>
      </w:r>
      <w:proofErr w:type="spellEnd"/>
      <w:r w:rsidR="00273940">
        <w:t xml:space="preserve"> cortex</w:t>
      </w:r>
      <w:r w:rsidR="00457230">
        <w:t xml:space="preserve">, </w:t>
      </w:r>
      <w:proofErr w:type="spellStart"/>
      <w:r w:rsidR="00457230">
        <w:t>subicular</w:t>
      </w:r>
      <w:proofErr w:type="spellEnd"/>
      <w:r w:rsidR="00457230">
        <w:t xml:space="preserve">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39CFC0DE"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r w:rsidR="00CD784C">
        <w:t xml:space="preserve"> Due to the fact that its selectivity properties are hard to decipher, the LEC remains an active area of research.  </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 xml:space="preserve">Medial </w:t>
      </w:r>
      <w:proofErr w:type="spellStart"/>
      <w:r w:rsidRPr="0028785F">
        <w:rPr>
          <w:i/>
        </w:rPr>
        <w:t>entorhinal</w:t>
      </w:r>
      <w:proofErr w:type="spellEnd"/>
      <w:r w:rsidRPr="0028785F">
        <w:rPr>
          <w:i/>
        </w:rPr>
        <w:t xml:space="preserve"> cortex</w:t>
      </w:r>
    </w:p>
    <w:p w14:paraId="13E36CF2" w14:textId="359D94E4"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w:t>
      </w:r>
      <w:proofErr w:type="spellStart"/>
      <w:r w:rsidR="003678FC">
        <w:t>entorhinal</w:t>
      </w:r>
      <w:proofErr w:type="spellEnd"/>
      <w:r w:rsidR="003678FC">
        <w:t xml:space="preserve"> cortex (MEC), in contrast, receives most of </w:t>
      </w:r>
      <w:r w:rsidR="00273940">
        <w:t xml:space="preserve">its </w:t>
      </w:r>
      <w:r w:rsidR="003678FC">
        <w:t>cortical inputs from</w:t>
      </w:r>
      <w:r w:rsidR="00273940">
        <w:t xml:space="preserve"> the </w:t>
      </w:r>
      <w:proofErr w:type="spellStart"/>
      <w:r w:rsidR="00273940">
        <w:t>postrhinal</w:t>
      </w:r>
      <w:proofErr w:type="spellEnd"/>
      <w:r w:rsidR="00273940">
        <w:t xml:space="preserve"> and </w:t>
      </w:r>
      <w:proofErr w:type="spellStart"/>
      <w:r w:rsidR="00273940">
        <w:t>piriform</w:t>
      </w:r>
      <w:proofErr w:type="spellEnd"/>
      <w:r w:rsidR="00273940">
        <w:t xml:space="preserve"> cortex, but is also </w:t>
      </w:r>
      <w:r w:rsidR="00E23287">
        <w:t xml:space="preserve">connected with the </w:t>
      </w:r>
      <w:proofErr w:type="spellStart"/>
      <w:r w:rsidR="00E23287">
        <w:t>retrosplenial</w:t>
      </w:r>
      <w:proofErr w:type="spellEnd"/>
      <w:r w:rsidR="00E23287">
        <w:t xml:space="preserve">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A81487">
        <w:t xml:space="preserve">. Its connectivity to these regions </w:t>
      </w:r>
      <w:r w:rsidR="001C4473">
        <w:t>has</w:t>
      </w:r>
      <w:r w:rsidR="00A81487">
        <w:t xml:space="preserve"> guided researchers towards studying the MEC as a spatial association structure</w:t>
      </w:r>
      <w:r w:rsidR="005E0BFC">
        <w:t xml:space="preserve"> and the </w:t>
      </w:r>
      <w:r w:rsidR="00483A23">
        <w:t>supplier of “where” information to complement the “what” stream from LEC</w:t>
      </w:r>
      <w:r w:rsidR="00A81487">
        <w:t xml:space="preserve">.  </w:t>
      </w:r>
    </w:p>
    <w:p w14:paraId="392448BB" w14:textId="0F7EAF65"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lastRenderedPageBreak/>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w:t>
      </w:r>
      <w:r w:rsidR="00BB7658">
        <w:t xml:space="preserve">navigation, in particular </w:t>
      </w:r>
      <w:r w:rsidR="00A15424">
        <w:t>on how it could create spatial firing fields in the hippocampus</w:t>
      </w:r>
      <w:r w:rsidR="00EE17D4">
        <w:t xml:space="preserve"> </w:t>
      </w:r>
      <w:r w:rsidR="00EE17D4">
        <w:fldChar w:fldCharType="begin" w:fldLock="1"/>
      </w:r>
      <w:r w:rsidR="00566556">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00EE17D4">
        <w:fldChar w:fldCharType="separate"/>
      </w:r>
      <w:r w:rsidR="00EE17D4" w:rsidRPr="00EE17D4">
        <w:rPr>
          <w:noProof/>
        </w:rPr>
        <w:t>(Hasselmo, 2009; Rolls et al., 2006; Solstad et al., 2006)</w:t>
      </w:r>
      <w:r w:rsidR="00EE17D4">
        <w:fldChar w:fldCharType="end"/>
      </w:r>
      <w:r w:rsidR="0065464B">
        <w:t xml:space="preserve">. However, there have been multiple demonstrations that MEC is not required for </w:t>
      </w:r>
      <w:r w:rsidR="00135C3D">
        <w:t xml:space="preserve">hippocampal </w:t>
      </w:r>
      <w:r w:rsidR="0065464B">
        <w:t xml:space="preserve">place cell formation </w:t>
      </w:r>
      <w:r w:rsidR="005D3B3A">
        <w:fldChar w:fldCharType="begin" w:fldLock="1"/>
      </w:r>
      <w:r w:rsidR="00EE17D4">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005D3B3A">
        <w:fldChar w:fldCharType="separate"/>
      </w:r>
      <w:r w:rsidR="00EE17D4" w:rsidRPr="00EE17D4">
        <w:rPr>
          <w:noProof/>
        </w:rPr>
        <w:t>(Hales et al., 2014; Kanter et al., 2017; Rueckemann et al., 2016; Schlesiger et al., 2015)</w:t>
      </w:r>
      <w:r w:rsidR="005D3B3A">
        <w:fldChar w:fldCharType="end"/>
      </w:r>
      <w:r w:rsidR="005D3B3A">
        <w:t xml:space="preserve">, leaving the field perplexed on its true function. </w:t>
      </w:r>
      <w:r w:rsidR="005D627D">
        <w:t>Other efforts have focused on the temporal correlates of the MEC and downstream hippocampal spiking patterns</w:t>
      </w:r>
      <w:r w:rsidR="009830B0">
        <w:t xml:space="preserve">. </w:t>
      </w:r>
      <w:r w:rsidR="005D627D">
        <w:t xml:space="preserve">The MEC itself contains neurons that exhibit temporal firing fields during a delay </w:t>
      </w:r>
      <w:r w:rsidR="009830B0">
        <w:fldChar w:fldCharType="begin" w:fldLock="1"/>
      </w:r>
      <w:r w:rsidR="00357727">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009830B0">
        <w:fldChar w:fldCharType="separate"/>
      </w:r>
      <w:r w:rsidR="00551AF1" w:rsidRPr="00551AF1">
        <w:rPr>
          <w:noProof/>
        </w:rPr>
        <w:t>(Heys and Dombeck, 2018; Kraus et al., 2015)</w:t>
      </w:r>
      <w:r w:rsidR="009830B0">
        <w:fldChar w:fldCharType="end"/>
      </w:r>
      <w:r w:rsidR="00EE17D4">
        <w:t>, and inhibiting MEC</w:t>
      </w:r>
      <w:r w:rsidR="009830B0">
        <w:t xml:space="preserve">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w:t>
      </w:r>
      <w:r w:rsidR="00092E5F">
        <w:t>, which would extrapolate the role of the MEC to beyond that of the spatial domain</w:t>
      </w:r>
      <w:r w:rsidR="0000310F">
        <w:t xml:space="preserve">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65FE820"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subcortical structure known to be involved in emotional learning and memory</w:t>
      </w:r>
      <w:r w:rsidR="003851AF">
        <w:t>, and is studied most commonly in the context of fear conditioning</w:t>
      </w:r>
      <w:r w:rsidR="006D3843">
        <w:t xml:space="preserve"> </w:t>
      </w:r>
      <w:r w:rsidR="006D3843">
        <w:fldChar w:fldCharType="begin" w:fldLock="1"/>
      </w:r>
      <w:r w:rsidR="006D3843">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6D3843">
        <w:fldChar w:fldCharType="separate"/>
      </w:r>
      <w:r w:rsidR="006D3843" w:rsidRPr="006D3843">
        <w:rPr>
          <w:noProof/>
        </w:rPr>
        <w:t>(Ledoux, 1995)</w:t>
      </w:r>
      <w:r w:rsidR="006D3843">
        <w:fldChar w:fldCharType="end"/>
      </w:r>
      <w:r w:rsidR="0085189C">
        <w:t xml:space="preserve">. </w:t>
      </w:r>
      <w:r w:rsidR="008A262F">
        <w:t>Approximately 80%</w:t>
      </w:r>
      <w:r w:rsidR="00E77F4B">
        <w:t xml:space="preserve"> of the cells are</w:t>
      </w:r>
      <w:r w:rsidR="008A262F">
        <w:t xml:space="preserve"> </w:t>
      </w:r>
      <w:proofErr w:type="spellStart"/>
      <w:r w:rsidR="008A262F">
        <w:t>glutamatergic</w:t>
      </w:r>
      <w:proofErr w:type="spellEnd"/>
      <w:r w:rsidR="008A262F">
        <w:t xml:space="preserve"> spiny projection neurons, with the remainder being </w:t>
      </w:r>
      <w:proofErr w:type="spellStart"/>
      <w:r w:rsidR="008A262F">
        <w:t>GABAergic</w:t>
      </w:r>
      <w:proofErr w:type="spellEnd"/>
      <w:r w:rsidR="008A262F">
        <w:t xml:space="preserve">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w:t>
      </w:r>
      <w:proofErr w:type="spellStart"/>
      <w:r w:rsidR="008A262F">
        <w:t>basolateral</w:t>
      </w:r>
      <w:proofErr w:type="spellEnd"/>
      <w:r w:rsidR="008A262F">
        <w:t xml:space="preserve"> nucleus is reciprocally connected with ventral CA1, </w:t>
      </w:r>
      <w:proofErr w:type="spellStart"/>
      <w:r w:rsidR="008A262F">
        <w:t>subiculum</w:t>
      </w:r>
      <w:proofErr w:type="spellEnd"/>
      <w:r w:rsidR="008A262F">
        <w:t>, and medial prefrontal cortex</w:t>
      </w:r>
      <w:r w:rsidR="000E3ABD">
        <w:t xml:space="preserve"> (</w:t>
      </w:r>
      <w:proofErr w:type="spellStart"/>
      <w:r w:rsidR="000E3ABD">
        <w:t>mPFC</w:t>
      </w:r>
      <w:proofErr w:type="spellEnd"/>
      <w:r w:rsidR="000E3ABD">
        <w:t>)</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To contrast, the central amy</w:t>
      </w:r>
      <w:r w:rsidR="006D3843">
        <w:t>g</w:t>
      </w:r>
      <w:r w:rsidR="00E77F4B">
        <w:t xml:space="preserve">dala sends inhibitory projections to the periaqueductal gray and the hypothalamus </w:t>
      </w:r>
      <w:r w:rsidR="00E77F4B">
        <w:fldChar w:fldCharType="begin" w:fldLock="1"/>
      </w:r>
      <w:r w:rsidR="00593906">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00E77F4B">
        <w:fldChar w:fldCharType="separate"/>
      </w:r>
      <w:r w:rsidR="00E77F4B" w:rsidRPr="00E77F4B">
        <w:rPr>
          <w:noProof/>
        </w:rPr>
        <w:t xml:space="preserve">(Tovote </w:t>
      </w:r>
      <w:r w:rsidR="00E77F4B" w:rsidRPr="00E77F4B">
        <w:rPr>
          <w:noProof/>
        </w:rPr>
        <w:lastRenderedPageBreak/>
        <w:t>et al., 2015)</w:t>
      </w:r>
      <w:r w:rsidR="00E77F4B">
        <w:fldChar w:fldCharType="end"/>
      </w:r>
      <w:r w:rsidR="00E77F4B">
        <w:t>.</w:t>
      </w:r>
    </w:p>
    <w:p w14:paraId="7E0B2B67" w14:textId="72B91B84" w:rsidR="000E3ABD" w:rsidRDefault="003851AF" w:rsidP="000E3ABD">
      <w:pPr>
        <w:pStyle w:val="ListParagraph"/>
        <w:widowControl w:val="0"/>
        <w:autoSpaceDE w:val="0"/>
        <w:autoSpaceDN w:val="0"/>
        <w:adjustRightInd w:val="0"/>
        <w:spacing w:line="480" w:lineRule="auto"/>
        <w:ind w:left="0" w:firstLine="720"/>
      </w:pPr>
      <w:r>
        <w:t>Numerous mechanisms may be responsible for fear expression and extinction</w:t>
      </w:r>
      <w:r w:rsidR="00EE17D4">
        <w:t xml:space="preserve"> (decrease in fear expression)</w:t>
      </w:r>
      <w:r>
        <w:t xml:space="preserve">, which involve </w:t>
      </w:r>
      <w:proofErr w:type="spellStart"/>
      <w:r>
        <w:t>amygdala</w:t>
      </w:r>
      <w:r w:rsidR="00EE17D4">
        <w:t>r</w:t>
      </w:r>
      <w:proofErr w:type="spellEnd"/>
      <w:r>
        <w:t xml:space="preserve"> circuitry as well as interactions with other structures such as the medial prefrontal cortex and the ventral hippocampus. Locally, </w:t>
      </w:r>
      <w:proofErr w:type="spellStart"/>
      <w:r>
        <w:t>a</w:t>
      </w:r>
      <w:r w:rsidR="00072E46">
        <w:t>mygdalar</w:t>
      </w:r>
      <w:proofErr w:type="spellEnd"/>
      <w:r w:rsidR="00072E46">
        <w:t xml:space="preserve"> </w:t>
      </w:r>
      <w:proofErr w:type="spellStart"/>
      <w:r w:rsidR="00072E46">
        <w:t>microcircuitry</w:t>
      </w:r>
      <w:proofErr w:type="spellEnd"/>
      <w:r w:rsidR="00072E46">
        <w:t xml:space="preserve"> is highly dependent on inhibitory and </w:t>
      </w:r>
      <w:proofErr w:type="spellStart"/>
      <w:r w:rsidR="00072E46">
        <w:t>disinhibitory</w:t>
      </w:r>
      <w:proofErr w:type="spellEnd"/>
      <w:r w:rsidR="00072E46">
        <w:t xml:space="preserve"> control of projection neurons </w:t>
      </w:r>
      <w:r w:rsidR="00ED5A37">
        <w:t>via</w:t>
      </w:r>
      <w:r w:rsidR="00072E46">
        <w:t xml:space="preserve"> interneurons</w:t>
      </w:r>
      <w:r w:rsidR="00C520F6">
        <w:t xml:space="preserve">, which also </w:t>
      </w:r>
      <w:r w:rsidR="00232B2A">
        <w:t>modulate</w:t>
      </w:r>
      <w:r w:rsidR="00C520F6">
        <w:t xml:space="preserve"> plasticity</w:t>
      </w:r>
      <w:r w:rsidR="00072E46">
        <w:t xml:space="preserve"> </w:t>
      </w:r>
      <w:r w:rsidR="00ED5A37">
        <w:t xml:space="preserve">on their postsynaptic targets </w:t>
      </w:r>
      <w:r w:rsidR="00072E46">
        <w:fldChar w:fldCharType="begin" w:fldLock="1"/>
      </w:r>
      <w:r>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00072E46">
        <w:fldChar w:fldCharType="separate"/>
      </w:r>
      <w:r w:rsidR="00C520F6" w:rsidRPr="00C520F6">
        <w:rPr>
          <w:noProof/>
        </w:rPr>
        <w:t>(Tovote et al., 2015; Trouche et al., 2013)</w:t>
      </w:r>
      <w:r w:rsidR="00072E46">
        <w:fldChar w:fldCharType="end"/>
      </w:r>
      <w:r w:rsidR="00072E46">
        <w:t xml:space="preserve">. </w:t>
      </w:r>
      <w:r>
        <w:t xml:space="preserve">Specific projection neurons in the amygdala drive fear expression, and </w:t>
      </w:r>
      <w:proofErr w:type="spellStart"/>
      <w:r>
        <w:t>perisomatic</w:t>
      </w:r>
      <w:proofErr w:type="spellEnd"/>
      <w:r>
        <w:t xml:space="preserve"> inhibition by </w:t>
      </w:r>
      <w:proofErr w:type="spellStart"/>
      <w:r>
        <w:t>parvalbumin</w:t>
      </w:r>
      <w:proofErr w:type="spellEnd"/>
      <w:r>
        <w:t xml:space="preserve"> (PV)-expressing interneurons </w:t>
      </w:r>
      <w:r w:rsidR="000E3ABD">
        <w:t>are important for regulating</w:t>
      </w:r>
      <w:r>
        <w:t xml:space="preserve"> which neurons are assigned this role </w:t>
      </w:r>
      <w:r>
        <w:fldChar w:fldCharType="begin" w:fldLock="1"/>
      </w:r>
      <w:r w:rsidR="006B49CF">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fldChar w:fldCharType="separate"/>
      </w:r>
      <w:r w:rsidR="006B49CF" w:rsidRPr="006B49CF">
        <w:rPr>
          <w:noProof/>
        </w:rPr>
        <w:t>(Davis et al., 2017; Grewe et al., 2017; Rashid et al., 2016; Yokose et al., 2017)</w:t>
      </w:r>
      <w:r>
        <w:fldChar w:fldCharType="end"/>
      </w:r>
      <w:r>
        <w:t xml:space="preserve">. </w:t>
      </w:r>
      <w:r w:rsidR="00B01F37">
        <w:t>Though strides have been m</w:t>
      </w:r>
      <w:r w:rsidR="00EF4059">
        <w:t xml:space="preserve">ade on understanding how single neurons in the amygdala </w:t>
      </w:r>
      <w:r w:rsidR="00B01F37">
        <w:t>support f</w:t>
      </w:r>
      <w:r w:rsidR="00EF4059">
        <w:t xml:space="preserve">ear expression and anxiety, this region </w:t>
      </w:r>
      <w:r w:rsidR="00B01F37">
        <w:t xml:space="preserve">does not </w:t>
      </w:r>
      <w:r w:rsidR="009815E5">
        <w:t>drive behavior</w:t>
      </w:r>
      <w:r w:rsidR="00B01F37">
        <w:t xml:space="preserve"> in isolation. </w:t>
      </w:r>
    </w:p>
    <w:p w14:paraId="45D7BDA5" w14:textId="4616870D" w:rsidR="00272BC9" w:rsidRDefault="000E3ABD" w:rsidP="006B49CF">
      <w:pPr>
        <w:pStyle w:val="ListParagraph"/>
        <w:widowControl w:val="0"/>
        <w:autoSpaceDE w:val="0"/>
        <w:autoSpaceDN w:val="0"/>
        <w:adjustRightInd w:val="0"/>
        <w:spacing w:line="480" w:lineRule="auto"/>
        <w:ind w:left="0" w:firstLine="720"/>
      </w:pPr>
      <w:r>
        <w:t xml:space="preserve">In addition to local circuitry, oscillatory dynamics between the amygdala and </w:t>
      </w:r>
      <w:proofErr w:type="spellStart"/>
      <w:r>
        <w:t>mPFC</w:t>
      </w:r>
      <w:proofErr w:type="spellEnd"/>
      <w:r>
        <w:t xml:space="preserve">/ventral CA1 also </w:t>
      </w:r>
      <w:r w:rsidR="00C06ABD">
        <w:t>influence</w:t>
      </w:r>
      <w:r>
        <w:t xml:space="preserve"> fear-associated behavior. T</w:t>
      </w:r>
      <w:r w:rsidR="00593906">
        <w:t>he amygdala exhibits a theta rhythm similar to that of the hippocampus, and hippocampal-</w:t>
      </w:r>
      <w:proofErr w:type="spellStart"/>
      <w:r w:rsidR="00593906">
        <w:t>amygdalar</w:t>
      </w:r>
      <w:proofErr w:type="spellEnd"/>
      <w:r w:rsidR="00593906">
        <w:t xml:space="preserve"> theta synchrony has been shown to be important for communication between these two regions and consequent freezing behavior </w:t>
      </w:r>
      <w:r w:rsidR="00593906">
        <w:fldChar w:fldCharType="begin" w:fldLock="1"/>
      </w:r>
      <w:r w:rsidR="00EE17D4">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593906">
        <w:fldChar w:fldCharType="separate"/>
      </w:r>
      <w:r w:rsidR="006B49CF" w:rsidRPr="006B49CF">
        <w:rPr>
          <w:noProof/>
        </w:rPr>
        <w:t>(Herry et al., 2008; Seidenbecher et al., 2003)</w:t>
      </w:r>
      <w:r w:rsidR="00593906">
        <w:fldChar w:fldCharType="end"/>
      </w:r>
      <w:r w:rsidR="00593906">
        <w:t xml:space="preserve">. </w:t>
      </w:r>
      <w:r w:rsidR="006D3843">
        <w:t xml:space="preserve">Theta entrainment between </w:t>
      </w:r>
      <w:proofErr w:type="spellStart"/>
      <w:r w:rsidR="006B49CF">
        <w:t>mPFC</w:t>
      </w:r>
      <w:proofErr w:type="spellEnd"/>
      <w:r w:rsidR="006D3843">
        <w:t xml:space="preserve"> and amygdala is also predictive of discrimination between averse and safe environments </w:t>
      </w:r>
      <w:r w:rsidR="006D3843">
        <w:fldChar w:fldCharType="begin" w:fldLock="1"/>
      </w:r>
      <w:r w:rsidR="009E78A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6D3843">
        <w:fldChar w:fldCharType="separate"/>
      </w:r>
      <w:r w:rsidR="006B49CF" w:rsidRPr="006B49CF">
        <w:rPr>
          <w:noProof/>
        </w:rPr>
        <w:t>(Likhtik et al., 2014)</w:t>
      </w:r>
      <w:r w:rsidR="006D3843">
        <w:fldChar w:fldCharType="end"/>
      </w:r>
      <w:r w:rsidR="006B49CF">
        <w:t xml:space="preserve">, though there is an important distinction between two </w:t>
      </w:r>
      <w:proofErr w:type="spellStart"/>
      <w:r w:rsidR="006B49CF">
        <w:t>subregions</w:t>
      </w:r>
      <w:proofErr w:type="spellEnd"/>
      <w:r w:rsidR="006B49CF">
        <w:t xml:space="preserve"> of the </w:t>
      </w:r>
      <w:proofErr w:type="spellStart"/>
      <w:r w:rsidR="006B49CF">
        <w:t>mPFC</w:t>
      </w:r>
      <w:proofErr w:type="spellEnd"/>
      <w:r w:rsidR="006B49CF">
        <w:t xml:space="preserve">, </w:t>
      </w:r>
      <w:proofErr w:type="spellStart"/>
      <w:r w:rsidR="006B49CF">
        <w:t>infralimbic</w:t>
      </w:r>
      <w:proofErr w:type="spellEnd"/>
      <w:r w:rsidR="006B49CF">
        <w:t xml:space="preserve"> (IL) and </w:t>
      </w:r>
      <w:proofErr w:type="spellStart"/>
      <w:r w:rsidR="006B49CF">
        <w:t>prelimbic</w:t>
      </w:r>
      <w:proofErr w:type="spellEnd"/>
      <w:r w:rsidR="006B49CF">
        <w:t xml:space="preserve"> cortex (PL) </w:t>
      </w:r>
      <w:r w:rsidR="006B49CF">
        <w:fldChar w:fldCharType="begin" w:fldLock="1"/>
      </w:r>
      <w:r w:rsidR="006B49CF">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6B49CF">
        <w:fldChar w:fldCharType="separate"/>
      </w:r>
      <w:r w:rsidR="006B49CF" w:rsidRPr="006B49CF">
        <w:rPr>
          <w:noProof/>
        </w:rPr>
        <w:t>(Davis et al., 2017; Senn et al., 2014)</w:t>
      </w:r>
      <w:r w:rsidR="006B49CF">
        <w:fldChar w:fldCharType="end"/>
      </w:r>
      <w:r w:rsidR="006B49CF">
        <w:t xml:space="preserve">; PL is associated with high fear, whereas IL is recruited after extinction. </w:t>
      </w:r>
      <w:r w:rsidR="00300FDA">
        <w:t xml:space="preserve">The specifics behind these oscillatory interactions are still under active investigation.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lastRenderedPageBreak/>
        <w:t>Hippocampal function</w:t>
      </w:r>
    </w:p>
    <w:p w14:paraId="0F99AD58" w14:textId="208E8C6A" w:rsidR="00514491" w:rsidRDefault="009E78A7" w:rsidP="00514491">
      <w:pPr>
        <w:widowControl w:val="0"/>
        <w:autoSpaceDE w:val="0"/>
        <w:autoSpaceDN w:val="0"/>
        <w:adjustRightInd w:val="0"/>
        <w:spacing w:line="480" w:lineRule="auto"/>
        <w:ind w:firstLine="720"/>
      </w:pPr>
      <w:r>
        <w:t xml:space="preserve">With the discovery of place cells </w:t>
      </w:r>
      <w:r w:rsidR="00F827EE">
        <w:t xml:space="preserve">in the 1970’s, early neuroscientists studying the hippocampus </w:t>
      </w:r>
      <w:r w:rsidR="0004671E">
        <w:t xml:space="preserve">focused on its role as a “cognitive map” of the environment </w:t>
      </w:r>
      <w:r w:rsidR="0004671E">
        <w:fldChar w:fldCharType="begin" w:fldLock="1"/>
      </w:r>
      <w:r w:rsidR="005A0C42">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04671E">
        <w:fldChar w:fldCharType="separate"/>
      </w:r>
      <w:r w:rsidR="00357727" w:rsidRPr="00357727">
        <w:rPr>
          <w:noProof/>
        </w:rPr>
        <w:t>(O’Keefe and Dostrovsky, 1971; O’Keefe and Nadel, 1978)</w:t>
      </w:r>
      <w:r w:rsidR="0004671E">
        <w:fldChar w:fldCharType="end"/>
      </w:r>
      <w:r w:rsidR="0004671E">
        <w:t>. However, m</w:t>
      </w:r>
      <w:r w:rsidR="006A7358">
        <w:t>any have recognized its role</w:t>
      </w:r>
      <w:r w:rsidR="00997FBA">
        <w:t xml:space="preserve"> in</w:t>
      </w:r>
      <w:r w:rsidR="006A7358">
        <w:t xml:space="preserve"> relational </w:t>
      </w:r>
      <w:r w:rsidR="00997FBA">
        <w:t xml:space="preserve">memory, </w:t>
      </w:r>
      <w:r w:rsidR="0004671E">
        <w:t xml:space="preserve">not necessarily in the spatial </w:t>
      </w:r>
      <w:r w:rsidR="00997FBA">
        <w:t>domain</w:t>
      </w:r>
      <w:r w:rsidR="0004671E">
        <w:t xml:space="preserve"> </w:t>
      </w:r>
      <w:r w:rsidR="0004671E">
        <w:fldChar w:fldCharType="begin" w:fldLock="1"/>
      </w:r>
      <w:r>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o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Neil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393374f9-62ed-4e0d-8697-a9ad96aecaf9"]}],"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0004671E">
        <w:fldChar w:fldCharType="separate"/>
      </w:r>
      <w:r w:rsidR="006A7358" w:rsidRPr="006A7358">
        <w:rPr>
          <w:noProof/>
        </w:rPr>
        <w:t>(Buzsáki and Tingley, 2018; Cohen and Eichenbaum, 1993; Davachi and DuBrow, 2015; Eichenbaum, 2017; Eichenbaum and Cohen, 2014; Friston and Buzsáki, 2016; Howard and Eichenbaum, 2015; Morton et al., 2017; Ranganath and Hsieh, 2016; Smith and Bulkin, 2014)</w:t>
      </w:r>
      <w:r w:rsidR="0004671E">
        <w:fldChar w:fldCharType="end"/>
      </w:r>
      <w:r w:rsidR="006A7358">
        <w:t xml:space="preserve">. In the spatial navigation view, place cells identify spatial locations </w:t>
      </w:r>
      <w:r>
        <w:t xml:space="preserve">within an </w:t>
      </w:r>
      <w:proofErr w:type="spellStart"/>
      <w:r>
        <w:t>allocentric</w:t>
      </w:r>
      <w:proofErr w:type="spellEnd"/>
      <w:r>
        <w:t xml:space="preserve"> reference frame, overlaid on a Euclidean coordinate system provided by </w:t>
      </w:r>
      <w:proofErr w:type="spellStart"/>
      <w:r>
        <w:t>entorhinal</w:t>
      </w:r>
      <w:proofErr w:type="spellEnd"/>
      <w:r>
        <w:t xml:space="preserve"> grid cells </w:t>
      </w:r>
      <w:r>
        <w:fldChar w:fldCharType="begin" w:fldLock="1"/>
      </w:r>
      <w:r w:rsidR="00514491">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fldChar w:fldCharType="separate"/>
      </w:r>
      <w:r w:rsidR="00514491" w:rsidRPr="00514491">
        <w:rPr>
          <w:noProof/>
        </w:rPr>
        <w:t>(Hartley et al., 2014; Moser et al., 2008)</w:t>
      </w:r>
      <w:r>
        <w:fldChar w:fldCharType="end"/>
      </w:r>
      <w:r>
        <w:t xml:space="preserve">. However, this mechanism could be extrapolated and generalized to </w:t>
      </w:r>
      <w:proofErr w:type="spellStart"/>
      <w:r>
        <w:t>nonspatial</w:t>
      </w:r>
      <w:proofErr w:type="spellEnd"/>
      <w:r>
        <w:t xml:space="preserve"> features as well. Rather than representing strictly spatial location, neurons in the hippocampus could </w:t>
      </w:r>
      <w:r w:rsidR="00CE79B9">
        <w:t>also model</w:t>
      </w:r>
      <w:r>
        <w:t xml:space="preserve"> spatiotemporally-related events </w:t>
      </w:r>
      <w:r>
        <w:fldChar w:fldCharType="begin" w:fldLock="1"/>
      </w:r>
      <w:r w:rsidR="00514491">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fldChar w:fldCharType="separate"/>
      </w:r>
      <w:r w:rsidRPr="009E78A7">
        <w:rPr>
          <w:noProof/>
        </w:rPr>
        <w:t>(Eichenbaum and Cohen, 2014)</w:t>
      </w:r>
      <w:r>
        <w:fldChar w:fldCharType="end"/>
      </w:r>
      <w:r>
        <w:t xml:space="preserve">. </w:t>
      </w:r>
      <w:r w:rsidR="00905BAC">
        <w:t xml:space="preserve">Indeed, memory researchers are approaching the hippocampus from multiple avenues of investigation. For the remainder of this chapter, I will broadly review these </w:t>
      </w:r>
      <w:r w:rsidR="00F213F2">
        <w:t>branches</w:t>
      </w:r>
      <w:r w:rsidR="004C0A8B">
        <w:t xml:space="preserve"> in the context of rodent neurophysiology</w:t>
      </w:r>
      <w:r w:rsidR="00F213F2">
        <w:t xml:space="preserve"> and how they relate to associative memory. </w:t>
      </w:r>
    </w:p>
    <w:p w14:paraId="229F7DF8" w14:textId="77777777" w:rsidR="00514491" w:rsidRDefault="00514491" w:rsidP="008D075B">
      <w:pPr>
        <w:widowControl w:val="0"/>
        <w:autoSpaceDE w:val="0"/>
        <w:autoSpaceDN w:val="0"/>
        <w:adjustRightInd w:val="0"/>
        <w:spacing w:line="480" w:lineRule="auto"/>
      </w:pPr>
    </w:p>
    <w:p w14:paraId="673845C6" w14:textId="2CCD9EA2" w:rsidR="008D075B" w:rsidRDefault="008D075B" w:rsidP="008D075B">
      <w:pPr>
        <w:widowControl w:val="0"/>
        <w:autoSpaceDE w:val="0"/>
        <w:autoSpaceDN w:val="0"/>
        <w:adjustRightInd w:val="0"/>
        <w:spacing w:line="480" w:lineRule="auto"/>
        <w:rPr>
          <w:i/>
        </w:rPr>
      </w:pPr>
      <w:r>
        <w:rPr>
          <w:i/>
        </w:rPr>
        <w:t>1.3.1.</w:t>
      </w:r>
      <w:r>
        <w:t xml:space="preserve"> </w:t>
      </w:r>
      <w:r>
        <w:rPr>
          <w:i/>
        </w:rPr>
        <w:t>Place cells</w:t>
      </w:r>
      <w:r w:rsidR="004C0A8B">
        <w:rPr>
          <w:i/>
        </w:rPr>
        <w:t xml:space="preserve"> and </w:t>
      </w:r>
      <w:proofErr w:type="spellStart"/>
      <w:r w:rsidR="004C0A8B">
        <w:rPr>
          <w:i/>
        </w:rPr>
        <w:t>allocentric</w:t>
      </w:r>
      <w:proofErr w:type="spellEnd"/>
      <w:r w:rsidR="004C0A8B">
        <w:rPr>
          <w:i/>
        </w:rPr>
        <w:t xml:space="preserve"> spatial representation</w:t>
      </w:r>
    </w:p>
    <w:p w14:paraId="3A36799F" w14:textId="32958996" w:rsidR="005A0C42" w:rsidRDefault="004D4384" w:rsidP="008D075B">
      <w:pPr>
        <w:widowControl w:val="0"/>
        <w:autoSpaceDE w:val="0"/>
        <w:autoSpaceDN w:val="0"/>
        <w:adjustRightInd w:val="0"/>
        <w:spacing w:line="480" w:lineRule="auto"/>
      </w:pPr>
      <w:r>
        <w:tab/>
      </w:r>
      <w:r w:rsidR="00551AF1">
        <w:t xml:space="preserve">Edward </w:t>
      </w:r>
      <w:proofErr w:type="spellStart"/>
      <w:r w:rsidR="00551AF1">
        <w:t>Tolman</w:t>
      </w:r>
      <w:proofErr w:type="spellEnd"/>
      <w:r w:rsidR="00551AF1">
        <w:t xml:space="preserve"> </w:t>
      </w:r>
      <w:r w:rsidR="00357727">
        <w:t xml:space="preserve">first proposed the idea of a “cognitive map” when he discovered that rats are able to use a global representation of a maze to navigate </w:t>
      </w:r>
      <w:r w:rsidR="006144F3">
        <w:t>via</w:t>
      </w:r>
      <w:r w:rsidR="00357727">
        <w:t xml:space="preserve"> shortcuts </w:t>
      </w:r>
      <w:r w:rsidR="00357727">
        <w:fldChar w:fldCharType="begin" w:fldLock="1"/>
      </w:r>
      <w:r w:rsidR="00357727">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00357727">
        <w:fldChar w:fldCharType="separate"/>
      </w:r>
      <w:r w:rsidR="00357727" w:rsidRPr="00357727">
        <w:rPr>
          <w:noProof/>
        </w:rPr>
        <w:t>(Tolman, 1948)</w:t>
      </w:r>
      <w:r w:rsidR="00357727">
        <w:fldChar w:fldCharType="end"/>
      </w:r>
      <w:r w:rsidR="00357727">
        <w:t>. However, at the time, there was no indication that the brain was capable of producing any such representation. Decades later, h</w:t>
      </w:r>
      <w:r>
        <w:t xml:space="preserve">ippocampal place cells </w:t>
      </w:r>
      <w:r w:rsidR="00357727">
        <w:t xml:space="preserve">were found to </w:t>
      </w:r>
      <w:r>
        <w:t xml:space="preserve">exhibit </w:t>
      </w:r>
      <w:r w:rsidR="0017143F">
        <w:t>spatial selectivity in a fixed environment</w:t>
      </w:r>
      <w:r w:rsidR="00357727">
        <w:t xml:space="preserve">, thus providing </w:t>
      </w:r>
      <w:proofErr w:type="spellStart"/>
      <w:r w:rsidR="00357727">
        <w:t>Tolman</w:t>
      </w:r>
      <w:proofErr w:type="spellEnd"/>
      <w:r w:rsidR="00357727">
        <w:t xml:space="preserve"> with the neural substrate supporting his idea of a </w:t>
      </w:r>
      <w:r w:rsidR="00357727">
        <w:lastRenderedPageBreak/>
        <w:t xml:space="preserve">cognitive map </w:t>
      </w:r>
      <w:r w:rsidR="0017143F">
        <w:fldChar w:fldCharType="begin" w:fldLock="1"/>
      </w:r>
      <w:r w:rsidR="005A0C42">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0017143F">
        <w:fldChar w:fldCharType="separate"/>
      </w:r>
      <w:r w:rsidR="00357727" w:rsidRPr="00357727">
        <w:rPr>
          <w:noProof/>
        </w:rPr>
        <w:t>(O’Keefe and Dostrovsky, 1971; O’Keefe and Nadel, 1978)</w:t>
      </w:r>
      <w:r w:rsidR="0017143F">
        <w:fldChar w:fldCharType="end"/>
      </w:r>
      <w:r w:rsidR="0017143F">
        <w:t xml:space="preserve">. </w:t>
      </w:r>
      <w:r w:rsidR="00FA55B8">
        <w:t xml:space="preserve">Shortly after, it was confirmed that hippocampal cells </w:t>
      </w:r>
      <w:r w:rsidR="005A0C42">
        <w:t xml:space="preserve">display spatially-modulated activity in an open field </w:t>
      </w:r>
      <w:r w:rsidR="005A0C42">
        <w:fldChar w:fldCharType="begin" w:fldLock="1"/>
      </w:r>
      <w:r w:rsidR="005A0C42">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plainTextFormattedCitation":"(Muller et al., 1987)","previouslyFormattedCitation":"(Muller et al., 1987)"},"properties":{"noteIndex":0},"schema":"https://github.com/citation-style-language/schema/raw/master/csl-citation.json"}</w:instrText>
      </w:r>
      <w:r w:rsidR="005A0C42">
        <w:fldChar w:fldCharType="separate"/>
      </w:r>
      <w:r w:rsidR="005A0C42" w:rsidRPr="005A0C42">
        <w:rPr>
          <w:noProof/>
        </w:rPr>
        <w:t>(Muller et al., 1987)</w:t>
      </w:r>
      <w:r w:rsidR="005A0C42">
        <w:fldChar w:fldCharType="end"/>
      </w:r>
      <w:r w:rsidR="005A0C42">
        <w:t xml:space="preserve"> and that those cells also track the position of distal cues in the environment </w:t>
      </w:r>
      <w:r w:rsidR="005A0C42">
        <w:fldChar w:fldCharType="begin" w:fldLock="1"/>
      </w:r>
      <w:r w:rsidR="005A0C42">
        <w:instrText>ADDIN CSL_CITATION {"citationItems":[{"id":"ITEM-1","itemData":{"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container-title":"The Journal of neuroscience : the official journal of the Society for Neuroscience","id":"ITEM-1","issue":"7","issued":{"date-parts":[["1987","7"]]},"page":"1951-68","title":"The effects of changes in the environment on the spatial firing of hippocampal complex-spike cells.","type":"article-journal","volume":"7"},"uris":["http://www.mendeley.com/documents/?uuid=cdaecddf-a458-35e4-aae0-0b20d597714e"]}],"mendeley":{"formattedCitation":"(Muller and Kubie, 1987)","plainTextFormattedCitation":"(Muller and Kubie, 1987)","previouslyFormattedCitation":"(Muller and Kubie, 1987)"},"properties":{"noteIndex":0},"schema":"https://github.com/citation-style-language/schema/raw/master/csl-citation.json"}</w:instrText>
      </w:r>
      <w:r w:rsidR="005A0C42">
        <w:fldChar w:fldCharType="separate"/>
      </w:r>
      <w:r w:rsidR="005A0C42" w:rsidRPr="005A0C42">
        <w:rPr>
          <w:noProof/>
        </w:rPr>
        <w:t>(Muller and Kubie, 1987)</w:t>
      </w:r>
      <w:r w:rsidR="005A0C42">
        <w:fldChar w:fldCharType="end"/>
      </w:r>
      <w:r w:rsidR="00932309">
        <w:t xml:space="preserve"> establishing the hippocampus as a locus for processing spatial information</w:t>
      </w:r>
      <w:r w:rsidR="005A0C42">
        <w:t xml:space="preserve">. </w:t>
      </w:r>
    </w:p>
    <w:p w14:paraId="7A944AD1" w14:textId="3C4E2557" w:rsidR="00B203C6" w:rsidRDefault="00811046" w:rsidP="005A0C42">
      <w:pPr>
        <w:widowControl w:val="0"/>
        <w:autoSpaceDE w:val="0"/>
        <w:autoSpaceDN w:val="0"/>
        <w:adjustRightInd w:val="0"/>
        <w:spacing w:line="480" w:lineRule="auto"/>
        <w:ind w:firstLine="720"/>
      </w:pPr>
      <w:r>
        <w:t xml:space="preserve">Place cells are intimately involved in spatial memory. </w:t>
      </w:r>
      <w:r w:rsidR="00B203C6">
        <w:t>P</w:t>
      </w:r>
      <w:r w:rsidR="004A511E">
        <w:t>lace cells reliably fire in the same location</w:t>
      </w:r>
      <w:r w:rsidR="009F2C99">
        <w:t xml:space="preserve">s with repeated exposure to identical </w:t>
      </w:r>
      <w:r w:rsidR="004A511E">
        <w:t>environment</w:t>
      </w:r>
      <w:r w:rsidR="009F2C99">
        <w:t>s</w:t>
      </w:r>
      <w:r w:rsidR="004A511E">
        <w:t xml:space="preserve"> over long periods of time</w:t>
      </w:r>
      <w:r w:rsidR="00DD21DD">
        <w:t>, demonstrating that they can store spatial information</w:t>
      </w:r>
      <w:r w:rsidR="00F35D00">
        <w:t xml:space="preserve">, possibly to form associations between places or between </w:t>
      </w:r>
      <w:r w:rsidR="006C38C5">
        <w:t>locations</w:t>
      </w:r>
      <w:r w:rsidR="00F35D00">
        <w:t xml:space="preserve"> and events</w:t>
      </w:r>
      <w:r w:rsidR="004A511E">
        <w:t xml:space="preserve"> </w:t>
      </w:r>
      <w:r w:rsidR="004A511E">
        <w:fldChar w:fldCharType="begin" w:fldLock="1"/>
      </w:r>
      <w:r w:rsidR="00AE7A3E">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E7A3E">
        <w:rPr>
          <w:rFonts w:ascii="Lucida Sans Unicode" w:hAnsi="Lucida Sans Unicode" w:cs="Lucida Sans Unicode"/>
        </w:rPr>
        <w:instrText>∼</w:instrText>
      </w:r>
      <w:r w:rsidR="00AE7A3E">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4A511E">
        <w:fldChar w:fldCharType="separate"/>
      </w:r>
      <w:r w:rsidR="004A511E" w:rsidRPr="004A511E">
        <w:rPr>
          <w:noProof/>
        </w:rPr>
        <w:t>(Thompson and Best, 1990; Ziv et al., 2013)</w:t>
      </w:r>
      <w:r w:rsidR="004A511E">
        <w:fldChar w:fldCharType="end"/>
      </w:r>
      <w:r w:rsidR="004A511E">
        <w:t>.</w:t>
      </w:r>
      <w:r w:rsidR="00AE7A3E">
        <w:t xml:space="preserve"> Using large-scale recordings, the </w:t>
      </w:r>
      <w:r w:rsidR="000E3B22">
        <w:t>animal’s spatial position can be reliably inferred</w:t>
      </w:r>
      <w:r w:rsidR="00AE7A3E">
        <w:t xml:space="preserve"> based on place cell ensemble activity </w:t>
      </w:r>
      <w:r w:rsidR="00AE7A3E">
        <w:fldChar w:fldCharType="begin" w:fldLock="1"/>
      </w:r>
      <w:r w:rsidR="000E3B2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0E3B22">
        <w:rPr>
          <w:rFonts w:ascii="Lucida Sans Unicode" w:hAnsi="Lucida Sans Unicode" w:cs="Lucida Sans Unicode"/>
        </w:rPr>
        <w:instrText>∼</w:instrText>
      </w:r>
      <w:r w:rsidR="000E3B2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00AE7A3E">
        <w:fldChar w:fldCharType="separate"/>
      </w:r>
      <w:r w:rsidR="00AE7A3E" w:rsidRPr="00AE7A3E">
        <w:rPr>
          <w:noProof/>
        </w:rPr>
        <w:t>(Wilson and McNaughton, 1993; Ziv et al., 2013)</w:t>
      </w:r>
      <w:r w:rsidR="00AE7A3E">
        <w:fldChar w:fldCharType="end"/>
      </w:r>
      <w:r w:rsidR="00AE7A3E">
        <w:t>.</w:t>
      </w:r>
      <w:r w:rsidR="009F2C99">
        <w:t xml:space="preserve"> </w:t>
      </w:r>
      <w:r w:rsidR="009359C1">
        <w:t>In a broader context</w:t>
      </w:r>
      <w:r w:rsidR="000E3B22">
        <w:t>,</w:t>
      </w:r>
      <w:r w:rsidR="00A90BEA">
        <w:t xml:space="preserve"> place fields form </w:t>
      </w:r>
      <w:r w:rsidR="000E3B22">
        <w:t xml:space="preserve">a coherent relational structure that persists across time </w:t>
      </w:r>
      <w:r w:rsidR="000E3B22">
        <w:fldChar w:fldCharType="begin" w:fldLock="1"/>
      </w:r>
      <w:r w:rsidR="00AD3F83">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 B.","non-dropping-particle":"","parse-names":false,"suffix":""}],"container-title":"Current Biology","id":"ITEM-1","issue":"22","issued":{"date-parts":[["2018","11","19"]]},"page":"3578-3588.e6","title":"Hippocampal Place Fields Maintain a Coherent and Flexible Map across Long Timescales","type":"article-journal","volume":"28"},"uris":["http://www.mendeley.com/documents/?uuid=adf1c7e5-ed7d-3623-b62e-653c9041fed0","http://www.mendeley.com/documents/?uuid=c56aff62-9ce5-435f-96c1-f3ee74903ec0"]}],"mendeley":{"formattedCitation":"(Kinsky et al., 2018)","plainTextFormattedCitation":"(Kinsky et al., 2018)","previouslyFormattedCitation":"(Kinsky et al., 2018)"},"properties":{"noteIndex":0},"schema":"https://github.com/citation-style-language/schema/raw/master/csl-citation.json"}</w:instrText>
      </w:r>
      <w:r w:rsidR="000E3B22">
        <w:fldChar w:fldCharType="separate"/>
      </w:r>
      <w:r w:rsidR="000E3B22" w:rsidRPr="000E3B22">
        <w:rPr>
          <w:noProof/>
        </w:rPr>
        <w:t>(Kinsky et al., 2018)</w:t>
      </w:r>
      <w:r w:rsidR="000E3B22">
        <w:fldChar w:fldCharType="end"/>
      </w:r>
      <w:r w:rsidR="000E3B22">
        <w:t>,</w:t>
      </w:r>
      <w:r w:rsidR="00745024">
        <w:t xml:space="preserve"> suggesting </w:t>
      </w:r>
      <w:r w:rsidR="004B468C">
        <w:t>that</w:t>
      </w:r>
      <w:r w:rsidR="00745024">
        <w:t xml:space="preserve"> </w:t>
      </w:r>
      <w:r w:rsidR="004B468C">
        <w:t>real-world spatial relationships are m</w:t>
      </w:r>
      <w:r w:rsidR="00AE7A3E">
        <w:t>apped onto place cell ensembles</w:t>
      </w:r>
      <w:r w:rsidR="00EB5375">
        <w:t xml:space="preserve">. </w:t>
      </w:r>
      <w:r w:rsidR="00C866DE">
        <w:t xml:space="preserve">Spatial features in the environment </w:t>
      </w:r>
      <w:r w:rsidR="00EB5375">
        <w:t>can also be linked to other variables, such as reward. In one intriguing study, the authors paired offline place cell reactivations (during sleep) with rewarding stimulations</w:t>
      </w:r>
      <w:r w:rsidR="00877136">
        <w:t xml:space="preserve"> in the medial forebrain bundle. This</w:t>
      </w:r>
      <w:r w:rsidR="00EB5375">
        <w:t xml:space="preserve"> </w:t>
      </w:r>
      <w:r w:rsidR="00877136">
        <w:t>procedure induced</w:t>
      </w:r>
      <w:r w:rsidR="00EB5375">
        <w:t xml:space="preserve"> a behavioral place preference for the location of the place cell’s firing field </w:t>
      </w:r>
      <w:r w:rsidR="00235376">
        <w:t>and established</w:t>
      </w:r>
      <w:r w:rsidR="00A14F5A">
        <w:t xml:space="preserve"> a causal role </w:t>
      </w:r>
      <w:r w:rsidR="002B53BF">
        <w:t>for</w:t>
      </w:r>
      <w:r w:rsidR="00A14F5A">
        <w:t xml:space="preserve"> place cells in spatial navigation </w:t>
      </w:r>
      <w:r w:rsidR="00EB5375">
        <w:fldChar w:fldCharType="begin" w:fldLock="1"/>
      </w:r>
      <w:r w:rsidR="000C4579">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00EB5375">
        <w:fldChar w:fldCharType="separate"/>
      </w:r>
      <w:r w:rsidR="00EB5375" w:rsidRPr="00EB5375">
        <w:rPr>
          <w:noProof/>
        </w:rPr>
        <w:t>(de Lavilléon et al., 2015)</w:t>
      </w:r>
      <w:r w:rsidR="00EB5375">
        <w:fldChar w:fldCharType="end"/>
      </w:r>
      <w:r w:rsidR="00EB5375">
        <w:t xml:space="preserve">. </w:t>
      </w:r>
      <w:r w:rsidR="00577A6D">
        <w:t xml:space="preserve"> </w:t>
      </w:r>
    </w:p>
    <w:p w14:paraId="70DBC115" w14:textId="78601B0F" w:rsidR="002F71DD" w:rsidRDefault="00787804" w:rsidP="00EB5375">
      <w:pPr>
        <w:widowControl w:val="0"/>
        <w:autoSpaceDE w:val="0"/>
        <w:autoSpaceDN w:val="0"/>
        <w:adjustRightInd w:val="0"/>
        <w:spacing w:line="480" w:lineRule="auto"/>
        <w:ind w:firstLine="720"/>
      </w:pPr>
      <w:r>
        <w:t xml:space="preserve">Place </w:t>
      </w:r>
      <w:r w:rsidR="009F2C99">
        <w:t>cell populations in the hippocampus are also responsible for spat</w:t>
      </w:r>
      <w:r w:rsidR="000E3B22">
        <w:t xml:space="preserve">ial planning. </w:t>
      </w:r>
      <w:r w:rsidR="00D4752A">
        <w:t xml:space="preserve">Place cell firing predicts errors in navigation </w:t>
      </w:r>
      <w:r w:rsidR="00D4752A">
        <w:fldChar w:fldCharType="begin" w:fldLock="1"/>
      </w:r>
      <w:r w:rsidR="00D4752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00D4752A">
        <w:fldChar w:fldCharType="separate"/>
      </w:r>
      <w:r w:rsidR="00D4752A" w:rsidRPr="00D4752A">
        <w:rPr>
          <w:noProof/>
        </w:rPr>
        <w:t>(O’Keefe and Speakman, 1987)</w:t>
      </w:r>
      <w:r w:rsidR="00D4752A">
        <w:fldChar w:fldCharType="end"/>
      </w:r>
      <w:r w:rsidR="004A5B9A">
        <w:t xml:space="preserve"> and </w:t>
      </w:r>
      <w:r w:rsidR="00416288">
        <w:t>place field locations</w:t>
      </w:r>
      <w:r w:rsidR="00D4752A">
        <w:t xml:space="preserve"> </w:t>
      </w:r>
      <w:r w:rsidR="005A0C42">
        <w:t>pre</w:t>
      </w:r>
      <w:r w:rsidR="00416288">
        <w:t>dict</w:t>
      </w:r>
      <w:r w:rsidR="005A0C42">
        <w:t xml:space="preserve"> goal-seeking behavior </w:t>
      </w:r>
      <w:r w:rsidR="005A0C42">
        <w:fldChar w:fldCharType="begin" w:fldLock="1"/>
      </w:r>
      <w:r w:rsidR="00D4752A">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mendeley":{"formattedCitation":"(Keinath et al., 2017)","plainTextFormattedCitation":"(Keinath et al., 2017)","previouslyFormattedCitation":"(Keinath et al., 2017)"},"properties":{"noteIndex":0},"schema":"https://github.com/citation-style-language/schema/raw/master/csl-citation.json"}</w:instrText>
      </w:r>
      <w:r w:rsidR="005A0C42">
        <w:fldChar w:fldCharType="separate"/>
      </w:r>
      <w:r w:rsidR="005A0C42" w:rsidRPr="005A0C42">
        <w:rPr>
          <w:noProof/>
        </w:rPr>
        <w:t>(Keinath et al., 2017)</w:t>
      </w:r>
      <w:r w:rsidR="005A0C42">
        <w:fldChar w:fldCharType="end"/>
      </w:r>
      <w:r w:rsidR="00D4752A">
        <w:t xml:space="preserve">. </w:t>
      </w:r>
      <w:r w:rsidR="000006C9">
        <w:t xml:space="preserve">During spatial navigation, </w:t>
      </w:r>
      <w:r w:rsidR="004A5B9A">
        <w:t>temporally compressed place cell seque</w:t>
      </w:r>
      <w:r w:rsidR="000C4579">
        <w:t xml:space="preserve">nces depict future trajectories that are enacted shortly after the sequence </w:t>
      </w:r>
      <w:r w:rsidR="000C4579">
        <w:fldChar w:fldCharType="begin" w:fldLock="1"/>
      </w:r>
      <w:r w:rsidR="004B7838">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000C4579">
        <w:fldChar w:fldCharType="separate"/>
      </w:r>
      <w:r w:rsidR="000C4579" w:rsidRPr="000C4579">
        <w:rPr>
          <w:noProof/>
        </w:rPr>
        <w:t>(Pfeiffer and Foster, 2013; Wikenheiser and Redish, 2015)</w:t>
      </w:r>
      <w:r w:rsidR="000C4579">
        <w:fldChar w:fldCharType="end"/>
      </w:r>
      <w:r w:rsidR="000C4579">
        <w:t xml:space="preserve">. </w:t>
      </w:r>
      <w:r w:rsidR="004B7838">
        <w:t xml:space="preserve">Place cell ensemble activations also correlate </w:t>
      </w:r>
      <w:r w:rsidR="00C866DE">
        <w:t>tightly with mental exploration of space</w:t>
      </w:r>
      <w:r w:rsidR="004B7838">
        <w:t xml:space="preserve">. </w:t>
      </w:r>
      <w:r w:rsidR="000C4579">
        <w:t xml:space="preserve">Early in learning spatial </w:t>
      </w:r>
      <w:r w:rsidR="000C4579">
        <w:lastRenderedPageBreak/>
        <w:t xml:space="preserve">decision tasks, rats will </w:t>
      </w:r>
      <w:r w:rsidR="002E1C97">
        <w:t>deliberate</w:t>
      </w:r>
      <w:r w:rsidR="000C4579">
        <w:t xml:space="preserve"> </w:t>
      </w:r>
      <w:r w:rsidR="004B7838">
        <w:t xml:space="preserve">at the choice point, where they would pause and consider future possible routes </w:t>
      </w:r>
      <w:r w:rsidR="004B7838">
        <w:fldChar w:fldCharType="begin" w:fldLock="1"/>
      </w:r>
      <w:r w:rsidR="00AD3F83">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b24a872a-fea3-39c8-9a06-01bc7aac7d6e","http://www.mendeley.com/documents/?uuid=dd994f10-4c47-4af5-986c-98f4b6998cb1"]}],"mendeley":{"formattedCitation":"(Redish, 2016)","plainTextFormattedCitation":"(Redish, 2016)","previouslyFormattedCitation":"(Redish, 2016)"},"properties":{"noteIndex":0},"schema":"https://github.com/citation-style-language/schema/raw/master/csl-citation.json"}</w:instrText>
      </w:r>
      <w:r w:rsidR="004B7838">
        <w:fldChar w:fldCharType="separate"/>
      </w:r>
      <w:r w:rsidR="004B7838" w:rsidRPr="004B7838">
        <w:rPr>
          <w:noProof/>
        </w:rPr>
        <w:t>(Redish, 2016)</w:t>
      </w:r>
      <w:r w:rsidR="004B7838">
        <w:fldChar w:fldCharType="end"/>
      </w:r>
      <w:r w:rsidR="004B7838">
        <w:t xml:space="preserve">. These “vicarious trial-and-error” </w:t>
      </w:r>
      <w:r w:rsidR="007108DF">
        <w:t xml:space="preserve">(VTE) </w:t>
      </w:r>
      <w:r w:rsidR="004B7838">
        <w:t>events are often correlated with place cell activity that “sweep</w:t>
      </w:r>
      <w:r w:rsidR="002E1C97">
        <w:t>s</w:t>
      </w:r>
      <w:r w:rsidR="004B7838">
        <w:t xml:space="preserve">” down possible </w:t>
      </w:r>
      <w:r w:rsidR="002E1C97">
        <w:t>paths</w:t>
      </w:r>
      <w:r w:rsidR="004B7838">
        <w:t xml:space="preserve"> </w:t>
      </w:r>
      <w:r w:rsidR="004B7838">
        <w:fldChar w:fldCharType="begin" w:fldLock="1"/>
      </w:r>
      <w:r w:rsidR="00AD3F83">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http://www.mendeley.com/documents/?uuid=629f0981-df2a-47fb-8340-54f6adb975c3"]}],"mendeley":{"formattedCitation":"(Johnson and Redish, 2007)","plainTextFormattedCitation":"(Johnson and Redish, 2007)","previouslyFormattedCitation":"(Johnson and Redish, 2007)"},"properties":{"noteIndex":0},"schema":"https://github.com/citation-style-language/schema/raw/master/csl-citation.json"}</w:instrText>
      </w:r>
      <w:r w:rsidR="004B7838">
        <w:fldChar w:fldCharType="separate"/>
      </w:r>
      <w:r w:rsidR="004B7838" w:rsidRPr="004B7838">
        <w:rPr>
          <w:noProof/>
        </w:rPr>
        <w:t>(Johnson and Redish, 2007)</w:t>
      </w:r>
      <w:r w:rsidR="004B7838">
        <w:fldChar w:fldCharType="end"/>
      </w:r>
      <w:r w:rsidR="004B7838">
        <w:t xml:space="preserve">, suggesting that the hippocampus is exploring decision space and subsequently selecting a route. </w:t>
      </w:r>
    </w:p>
    <w:p w14:paraId="54686539" w14:textId="2A4F44D1" w:rsidR="004D4384" w:rsidRDefault="002E1C97" w:rsidP="005A0C42">
      <w:pPr>
        <w:widowControl w:val="0"/>
        <w:autoSpaceDE w:val="0"/>
        <w:autoSpaceDN w:val="0"/>
        <w:adjustRightInd w:val="0"/>
        <w:spacing w:line="480" w:lineRule="auto"/>
        <w:ind w:firstLine="720"/>
      </w:pPr>
      <w:r>
        <w:t>In spite of all the evidence showing the hippocampus is involved</w:t>
      </w:r>
      <w:r w:rsidR="00633AC3">
        <w:t xml:space="preserve"> in</w:t>
      </w:r>
      <w:r w:rsidR="000C2B9C">
        <w:t xml:space="preserve"> spatial memory, the term “place cell” might be a misnomer. For example</w:t>
      </w:r>
      <w:r w:rsidR="00D23F52">
        <w:t xml:space="preserve">, during navigation, hippocampal units disambiguate prospective (and retrospective) turns when the rat is at a spatial location that is shared </w:t>
      </w:r>
      <w:r w:rsidR="00302954">
        <w:t>between</w:t>
      </w:r>
      <w:r w:rsidR="00D23F52">
        <w:t xml:space="preserve"> different turns </w:t>
      </w:r>
      <w:r w:rsidR="00D23F52">
        <w:fldChar w:fldCharType="begin" w:fldLock="1"/>
      </w:r>
      <w:r w:rsidR="004A511E">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00D23F52">
        <w:fldChar w:fldCharType="separate"/>
      </w:r>
      <w:r w:rsidR="00D23F52" w:rsidRPr="00D23F52">
        <w:rPr>
          <w:noProof/>
        </w:rPr>
        <w:t>(Ferbinteanu and Shapiro, 2003; Wood et al., 2000)</w:t>
      </w:r>
      <w:r w:rsidR="00D23F52">
        <w:fldChar w:fldCharType="end"/>
      </w:r>
      <w:r w:rsidR="00D23F52">
        <w:t xml:space="preserve">. </w:t>
      </w:r>
      <w:r w:rsidR="008B1562">
        <w:t xml:space="preserve">That is, despite the rat being in the same spatial location, hippocampal cells fire differently depending on </w:t>
      </w:r>
      <w:r w:rsidR="002B12D4">
        <w:t xml:space="preserve">the rat’s </w:t>
      </w:r>
      <w:r w:rsidR="008B1562">
        <w:t xml:space="preserve">past and future trajectories. </w:t>
      </w:r>
      <w:r w:rsidR="00F65F55">
        <w:t xml:space="preserve">This finding refutes the idea that the hippocampus is devoted purely to storing spatial representations and instead suggests a broader role in spatiotemporal organization of experience </w:t>
      </w:r>
      <w:r w:rsidR="00DD6178">
        <w:fldChar w:fldCharType="begin" w:fldLock="1"/>
      </w:r>
      <w:r w:rsidR="004A511E">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00DD6178">
        <w:fldChar w:fldCharType="separate"/>
      </w:r>
      <w:r w:rsidR="00DD6178" w:rsidRPr="00DD6178">
        <w:rPr>
          <w:noProof/>
        </w:rPr>
        <w:t>(Buzsáki and Tingley, 2018; Howard and Eichenbaum, 2015)</w:t>
      </w:r>
      <w:r w:rsidR="00DD6178">
        <w:fldChar w:fldCharType="end"/>
      </w:r>
      <w:r w:rsidR="00DD6178">
        <w:t xml:space="preserve">. </w:t>
      </w:r>
    </w:p>
    <w:p w14:paraId="0D72B7FB" w14:textId="77777777" w:rsidR="00D927B5" w:rsidRPr="004D4384" w:rsidRDefault="00D927B5" w:rsidP="005A0C42">
      <w:pPr>
        <w:widowControl w:val="0"/>
        <w:autoSpaceDE w:val="0"/>
        <w:autoSpaceDN w:val="0"/>
        <w:adjustRightInd w:val="0"/>
        <w:spacing w:line="480" w:lineRule="auto"/>
        <w:ind w:firstLine="720"/>
      </w:pPr>
    </w:p>
    <w:p w14:paraId="34C45DE4" w14:textId="14642D0F" w:rsidR="008D075B" w:rsidRDefault="00291B51" w:rsidP="008D075B">
      <w:pPr>
        <w:widowControl w:val="0"/>
        <w:autoSpaceDE w:val="0"/>
        <w:autoSpaceDN w:val="0"/>
        <w:adjustRightInd w:val="0"/>
        <w:spacing w:line="480" w:lineRule="auto"/>
        <w:rPr>
          <w:i/>
        </w:rPr>
      </w:pPr>
      <w:r>
        <w:rPr>
          <w:i/>
        </w:rPr>
        <w:t xml:space="preserve">1.3.2. </w:t>
      </w:r>
      <w:r w:rsidR="004C0A8B">
        <w:rPr>
          <w:i/>
        </w:rPr>
        <w:t>Cell sequences and temporal coordination of neural activity</w:t>
      </w:r>
    </w:p>
    <w:p w14:paraId="5CD1229F" w14:textId="5E2A08F3" w:rsidR="001A2544" w:rsidRDefault="001A2544" w:rsidP="008D075B">
      <w:pPr>
        <w:widowControl w:val="0"/>
        <w:autoSpaceDE w:val="0"/>
        <w:autoSpaceDN w:val="0"/>
        <w:adjustRightInd w:val="0"/>
        <w:spacing w:line="480" w:lineRule="auto"/>
        <w:rPr>
          <w:i/>
        </w:rPr>
      </w:pPr>
      <w:r>
        <w:rPr>
          <w:i/>
        </w:rPr>
        <w:t>1.3.2.1. Theta sequences</w:t>
      </w:r>
    </w:p>
    <w:p w14:paraId="6C4A18AE" w14:textId="69A4534A" w:rsidR="00735929" w:rsidRDefault="0077775C" w:rsidP="008D075B">
      <w:pPr>
        <w:widowControl w:val="0"/>
        <w:autoSpaceDE w:val="0"/>
        <w:autoSpaceDN w:val="0"/>
        <w:adjustRightInd w:val="0"/>
        <w:spacing w:line="480" w:lineRule="auto"/>
      </w:pPr>
      <w:r>
        <w:rPr>
          <w:i/>
        </w:rPr>
        <w:tab/>
      </w:r>
      <w:r>
        <w:t xml:space="preserve">Though the majority of the hippocampal literature in the past five decades has focused on spatial correlates, </w:t>
      </w:r>
      <w:r w:rsidR="0097100F">
        <w:t xml:space="preserve">the function of </w:t>
      </w:r>
      <w:r>
        <w:t xml:space="preserve">hippocampal spikes may be </w:t>
      </w:r>
      <w:r w:rsidR="00A12F32">
        <w:t>more accurately described</w:t>
      </w:r>
      <w:r>
        <w:t xml:space="preserve"> by their temporal organization. </w:t>
      </w:r>
      <w:r w:rsidR="007C708D">
        <w:t xml:space="preserve">The first discussion of temporal relationships </w:t>
      </w:r>
      <w:r w:rsidR="00A12F32">
        <w:t>between</w:t>
      </w:r>
      <w:r w:rsidR="007C708D">
        <w:t xml:space="preserve"> hippocampal spikes originates from the</w:t>
      </w:r>
      <w:r w:rsidR="00A12F32">
        <w:t xml:space="preserve"> initial observations of</w:t>
      </w:r>
      <w:r w:rsidR="007C708D">
        <w:t xml:space="preserve"> phase precession </w:t>
      </w:r>
      <w:r w:rsidR="007C708D">
        <w:fldChar w:fldCharType="begin" w:fldLock="1"/>
      </w:r>
      <w:r w:rsidR="007C708D">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7C708D">
        <w:fldChar w:fldCharType="separate"/>
      </w:r>
      <w:r w:rsidR="007C708D" w:rsidRPr="007C708D">
        <w:rPr>
          <w:noProof/>
        </w:rPr>
        <w:t>(O’Keefe and Recce, 1993)</w:t>
      </w:r>
      <w:r w:rsidR="007C708D">
        <w:fldChar w:fldCharType="end"/>
      </w:r>
      <w:r w:rsidR="005659C8">
        <w:t>. During active exploration, t</w:t>
      </w:r>
      <w:r w:rsidR="007C708D">
        <w:t xml:space="preserve">here is a prominent </w:t>
      </w:r>
      <w:r w:rsidR="001549EA">
        <w:t xml:space="preserve">4-12 Hz oscillation in the rodent hippocampus called the theta rhythm </w:t>
      </w:r>
      <w:r w:rsidR="001549EA">
        <w:fldChar w:fldCharType="begin" w:fldLock="1"/>
      </w:r>
      <w:r w:rsidR="00AD3F83">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001549EA">
        <w:fldChar w:fldCharType="separate"/>
      </w:r>
      <w:r w:rsidR="001549EA" w:rsidRPr="001549EA">
        <w:rPr>
          <w:noProof/>
        </w:rPr>
        <w:t>(Buzsáki, 2002; Hasselmo, 2005)</w:t>
      </w:r>
      <w:r w:rsidR="001549EA">
        <w:fldChar w:fldCharType="end"/>
      </w:r>
      <w:r w:rsidR="001549EA">
        <w:t xml:space="preserve">, which entrains hippocampal pyramidal </w:t>
      </w:r>
      <w:r w:rsidR="001549EA">
        <w:lastRenderedPageBreak/>
        <w:t>cells. Because pyramidal cell</w:t>
      </w:r>
      <w:r w:rsidR="00735929">
        <w:t>s burst</w:t>
      </w:r>
      <w:r w:rsidR="001549EA">
        <w:t xml:space="preserve"> at slightly higher frequencies </w:t>
      </w:r>
      <w:r w:rsidR="0097100F">
        <w:t>than</w:t>
      </w:r>
      <w:r w:rsidR="001549EA">
        <w:t xml:space="preserve"> theta, this causes phase precession whereby spikes occur at </w:t>
      </w:r>
      <w:r w:rsidR="009F569C">
        <w:t>progressively earlier</w:t>
      </w:r>
      <w:r w:rsidR="001549EA">
        <w:t xml:space="preserve"> phases of theta as the animal passes through a place field</w:t>
      </w:r>
      <w:r w:rsidR="00AD3F83">
        <w:t xml:space="preserve"> </w:t>
      </w:r>
      <w:r w:rsidR="00AD3F83">
        <w:fldChar w:fldCharType="begin" w:fldLock="1"/>
      </w:r>
      <w:r w:rsidR="000605B8">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00AD3F83">
        <w:fldChar w:fldCharType="separate"/>
      </w:r>
      <w:r w:rsidR="00AD3F83" w:rsidRPr="00AD3F83">
        <w:rPr>
          <w:noProof/>
        </w:rPr>
        <w:t>(O’Keefe and Recce, 1993)</w:t>
      </w:r>
      <w:r w:rsidR="00AD3F83">
        <w:fldChar w:fldCharType="end"/>
      </w:r>
      <w:r w:rsidR="001549EA">
        <w:t xml:space="preserve">. </w:t>
      </w:r>
      <w:r w:rsidR="00726FF4">
        <w:t>Phase precession</w:t>
      </w:r>
      <w:r w:rsidR="002979E1">
        <w:t xml:space="preserve"> has been hypothesized to serve a variety of functions</w:t>
      </w:r>
      <w:r w:rsidR="000605B8">
        <w:t>, one of which is that high-resolution spatial location can be encoded in the</w:t>
      </w:r>
      <w:r w:rsidR="000D3E75">
        <w:t xml:space="preserve"> theta</w:t>
      </w:r>
      <w:r w:rsidR="000605B8">
        <w:t xml:space="preserve"> phase information of </w:t>
      </w:r>
      <w:r w:rsidR="000D3E75">
        <w:t>pyramidal</w:t>
      </w:r>
      <w:r w:rsidR="000605B8">
        <w:t xml:space="preserve"> spikes </w:t>
      </w:r>
      <w:r w:rsidR="000605B8">
        <w:fldChar w:fldCharType="begin" w:fldLock="1"/>
      </w:r>
      <w:r w:rsidR="007D66CA">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0605B8">
        <w:fldChar w:fldCharType="separate"/>
      </w:r>
      <w:r w:rsidR="000605B8" w:rsidRPr="000605B8">
        <w:rPr>
          <w:noProof/>
        </w:rPr>
        <w:t>(Skaggs et al., 1996)</w:t>
      </w:r>
      <w:r w:rsidR="000605B8">
        <w:fldChar w:fldCharType="end"/>
      </w:r>
      <w:r w:rsidR="000605B8">
        <w:t xml:space="preserve">. </w:t>
      </w:r>
      <w:r w:rsidR="00B6055D">
        <w:t>Also, b</w:t>
      </w:r>
      <w:r w:rsidR="007D66CA">
        <w:t xml:space="preserve">ecause multiple place cells with overlapping fields are undergoing precession simultaneously, </w:t>
      </w:r>
      <w:r w:rsidR="00735929">
        <w:t xml:space="preserve">within a single theta cycle, </w:t>
      </w:r>
      <w:r w:rsidR="00B92F7A">
        <w:t xml:space="preserve">place cells with fields early on the track will tend to fire </w:t>
      </w:r>
      <w:r w:rsidR="00735929">
        <w:t>before</w:t>
      </w:r>
      <w:r w:rsidR="00B92F7A">
        <w:t xml:space="preserve"> ones with fields later on the track. Consequently, </w:t>
      </w:r>
      <w:r w:rsidR="007D66CA">
        <w:t xml:space="preserve">place </w:t>
      </w:r>
      <w:r w:rsidR="000605B8">
        <w:t xml:space="preserve">cell assemblies </w:t>
      </w:r>
      <w:r w:rsidR="00B92F7A">
        <w:t>are</w:t>
      </w:r>
      <w:r w:rsidR="007D66CA">
        <w:t xml:space="preserve"> </w:t>
      </w:r>
      <w:r w:rsidR="00E846AC">
        <w:t>organized</w:t>
      </w:r>
      <w:r w:rsidR="007D66CA">
        <w:t xml:space="preserve"> into</w:t>
      </w:r>
      <w:r w:rsidR="000605B8">
        <w:t xml:space="preserve"> “theta sequences” </w:t>
      </w:r>
      <w:r w:rsidR="007D66CA">
        <w:t>that</w:t>
      </w:r>
      <w:r w:rsidR="000605B8">
        <w:t xml:space="preserve"> encode time-compressed </w:t>
      </w:r>
      <w:r w:rsidR="007D66CA">
        <w:t>versions of traversals</w:t>
      </w:r>
      <w:r w:rsidR="0097100F">
        <w:t xml:space="preserve"> through multiple place fields</w:t>
      </w:r>
      <w:r w:rsidR="007D66CA">
        <w:t xml:space="preserve"> </w:t>
      </w:r>
      <w:r w:rsidR="007D66CA">
        <w:fldChar w:fldCharType="begin" w:fldLock="1"/>
      </w:r>
      <w:r w:rsidR="007D66CA">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mendeley":{"formattedCitation":"(Dragoi and Buzsáki, 2006; Foster and Wilson, 2007)","plainTextFormattedCitation":"(Dragoi and Buzsáki, 2006; Foster and Wilson, 2007)","previouslyFormattedCitation":"(Dragoi and Buzsáki, 2006; Foster and Wilson, 2007)"},"properties":{"noteIndex":0},"schema":"https://github.com/citation-style-language/schema/raw/master/csl-citation.json"}</w:instrText>
      </w:r>
      <w:r w:rsidR="007D66CA">
        <w:fldChar w:fldCharType="separate"/>
      </w:r>
      <w:r w:rsidR="007D66CA" w:rsidRPr="007D66CA">
        <w:rPr>
          <w:noProof/>
        </w:rPr>
        <w:t>(Dragoi and Buzsáki, 2006; Foster and Wilson, 2007)</w:t>
      </w:r>
      <w:r w:rsidR="007D66CA">
        <w:fldChar w:fldCharType="end"/>
      </w:r>
      <w:r w:rsidR="007D66CA">
        <w:t xml:space="preserve">. </w:t>
      </w:r>
    </w:p>
    <w:p w14:paraId="09532D54" w14:textId="7DBC1DFB" w:rsidR="007108DF" w:rsidRDefault="00735929" w:rsidP="00735929">
      <w:pPr>
        <w:widowControl w:val="0"/>
        <w:autoSpaceDE w:val="0"/>
        <w:autoSpaceDN w:val="0"/>
        <w:adjustRightInd w:val="0"/>
        <w:spacing w:line="480" w:lineRule="auto"/>
        <w:ind w:firstLine="720"/>
      </w:pPr>
      <w:r>
        <w:t>Theta sequences are the ordered firing patterns</w:t>
      </w:r>
      <w:r w:rsidR="00B93397">
        <w:t xml:space="preserve"> occurring within single theta cycles</w:t>
      </w:r>
      <w:r>
        <w:t xml:space="preserve"> of a </w:t>
      </w:r>
      <w:r w:rsidR="003142A6">
        <w:t>place cell population</w:t>
      </w:r>
      <w:r>
        <w:t xml:space="preserve">. </w:t>
      </w:r>
      <w:r w:rsidR="00004EEC">
        <w:t xml:space="preserve">Theta sequences at the ensemble level are thought to arise as a </w:t>
      </w:r>
      <w:r w:rsidR="002B46A5">
        <w:t>result</w:t>
      </w:r>
      <w:r w:rsidR="00004EEC">
        <w:t xml:space="preserve"> of phase precession of individual neurons at the single cell level </w:t>
      </w:r>
      <w:r w:rsidR="00B43167">
        <w:fldChar w:fldCharType="begin" w:fldLock="1"/>
      </w:r>
      <w:r w:rsidR="00286A89">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00B43167">
        <w:fldChar w:fldCharType="separate"/>
      </w:r>
      <w:r w:rsidR="00B43167" w:rsidRPr="00B43167">
        <w:rPr>
          <w:noProof/>
        </w:rPr>
        <w:t>(Lisman and Redish, 2009)</w:t>
      </w:r>
      <w:r w:rsidR="00B43167">
        <w:fldChar w:fldCharType="end"/>
      </w:r>
      <w:r w:rsidR="00B43167">
        <w:t xml:space="preserve"> and may represent discretized chunks of information </w:t>
      </w:r>
      <w:r w:rsidR="00B43167">
        <w:fldChar w:fldCharType="begin" w:fldLock="1"/>
      </w:r>
      <w:r w:rsidR="00B43167">
        <w:instrText>ADDIN CSL_CITATION {"citationItems":[{"id":"ITEM-1","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1","issue":"7368","issued":{"date-parts":[["2011","10","28"]]},"page":"246-249","publisher":"Nature Publishing Group","title":"Theta-paced flickering between place-cell maps in the hippocampus","type":"article-journal","volume":"478"},"uris":["http://www.mendeley.com/documents/?uuid=d26d5801-d32a-3996-9dd1-64f1736a9c04"]}],"mendeley":{"formattedCitation":"(Jezek et al., 2011)","plainTextFormattedCitation":"(Jezek et al., 2011)","previouslyFormattedCitation":"(Jezek et al., 2011)"},"properties":{"noteIndex":0},"schema":"https://github.com/citation-style-language/schema/raw/master/csl-citation.json"}</w:instrText>
      </w:r>
      <w:r w:rsidR="00B43167">
        <w:fldChar w:fldCharType="separate"/>
      </w:r>
      <w:r w:rsidR="00B43167" w:rsidRPr="00B43167">
        <w:rPr>
          <w:noProof/>
        </w:rPr>
        <w:t>(Jezek et al., 2011)</w:t>
      </w:r>
      <w:r w:rsidR="00B43167">
        <w:fldChar w:fldCharType="end"/>
      </w:r>
      <w:r w:rsidR="00004EEC">
        <w:t xml:space="preserve">. </w:t>
      </w:r>
      <w:r>
        <w:t xml:space="preserve">Because they fit into single theta cycles, theta sequences </w:t>
      </w:r>
      <w:r w:rsidR="00341EB0">
        <w:t>are</w:t>
      </w:r>
      <w:r>
        <w:t xml:space="preserve"> temporally compressed</w:t>
      </w:r>
      <w:r w:rsidR="00341EB0">
        <w:t xml:space="preserve"> </w:t>
      </w:r>
      <w:r w:rsidR="000457B7">
        <w:t xml:space="preserve">(into milliseconds) </w:t>
      </w:r>
      <w:r w:rsidR="00341EB0">
        <w:t>relative to</w:t>
      </w:r>
      <w:r w:rsidR="000457B7">
        <w:t xml:space="preserve"> behavioral-timescale (seconds)</w:t>
      </w:r>
      <w:r w:rsidR="00341EB0">
        <w:t xml:space="preserve"> place cell sequences</w:t>
      </w:r>
      <w:r w:rsidR="007D66CA">
        <w:t xml:space="preserve">. </w:t>
      </w:r>
      <w:r w:rsidR="000457B7">
        <w:t xml:space="preserve">This temporal compression enables a variety of physiological mechanisms. </w:t>
      </w:r>
      <w:r w:rsidR="004728E3">
        <w:t>By condensing a</w:t>
      </w:r>
      <w:r w:rsidR="007D66CA">
        <w:t xml:space="preserve"> sequence of place field traversals </w:t>
      </w:r>
      <w:r w:rsidR="004D1FCB">
        <w:t>down to</w:t>
      </w:r>
      <w:r w:rsidR="00443917">
        <w:t xml:space="preserve"> biophysical timesca</w:t>
      </w:r>
      <w:r w:rsidR="00011114">
        <w:t>le</w:t>
      </w:r>
      <w:r w:rsidR="004D1FCB">
        <w:t>s</w:t>
      </w:r>
      <w:r w:rsidR="00011114">
        <w:t xml:space="preserve">, </w:t>
      </w:r>
      <w:r w:rsidR="004728E3">
        <w:t>it</w:t>
      </w:r>
      <w:r w:rsidR="00011114">
        <w:t xml:space="preserve"> falls under canonical </w:t>
      </w:r>
      <w:r w:rsidR="00DB5987">
        <w:t xml:space="preserve">temporal </w:t>
      </w:r>
      <w:r w:rsidR="00011114">
        <w:t xml:space="preserve">windows for </w:t>
      </w:r>
      <w:r w:rsidR="007D66CA">
        <w:t>plasticity</w:t>
      </w:r>
      <w:r w:rsidR="00BA3B2C">
        <w:t xml:space="preserve"> and the strengthening of synaptic contacts</w:t>
      </w:r>
      <w:r w:rsidR="007D66CA">
        <w:t xml:space="preserve"> </w:t>
      </w:r>
      <w:r w:rsidR="007D66CA">
        <w:fldChar w:fldCharType="begin" w:fldLock="1"/>
      </w:r>
      <w:r w:rsidR="004D1FCB">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007D66CA">
        <w:fldChar w:fldCharType="separate"/>
      </w:r>
      <w:r w:rsidR="00011114" w:rsidRPr="00011114">
        <w:rPr>
          <w:noProof/>
        </w:rPr>
        <w:t>(Bliss and Collingridge, 1993; Mehta et al., 2002)</w:t>
      </w:r>
      <w:r w:rsidR="007D66CA">
        <w:fldChar w:fldCharType="end"/>
      </w:r>
      <w:r w:rsidR="007D66CA">
        <w:t xml:space="preserve">. </w:t>
      </w:r>
      <w:r w:rsidR="009B76BA">
        <w:t>Under this framework</w:t>
      </w:r>
      <w:r w:rsidR="00580ACF">
        <w:t>, temporally coordinated</w:t>
      </w:r>
      <w:r w:rsidR="00E10E70">
        <w:t xml:space="preserve"> place cells with adjacent fields </w:t>
      </w:r>
      <w:r w:rsidR="00580ACF">
        <w:t xml:space="preserve">are bound together via </w:t>
      </w:r>
      <w:proofErr w:type="spellStart"/>
      <w:r w:rsidR="00580ACF">
        <w:t>Hebbian</w:t>
      </w:r>
      <w:proofErr w:type="spellEnd"/>
      <w:r w:rsidR="00580ACF">
        <w:t xml:space="preserve"> plasticity over learning</w:t>
      </w:r>
      <w:r w:rsidR="00306681">
        <w:t xml:space="preserve"> </w:t>
      </w:r>
      <w:r w:rsidR="00306681">
        <w:fldChar w:fldCharType="begin" w:fldLock="1"/>
      </w:r>
      <w:r w:rsidR="00306681">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00306681">
        <w:fldChar w:fldCharType="separate"/>
      </w:r>
      <w:r w:rsidR="00306681" w:rsidRPr="00306681">
        <w:rPr>
          <w:noProof/>
        </w:rPr>
        <w:t>(Leibold et al., 2008)</w:t>
      </w:r>
      <w:r w:rsidR="00306681">
        <w:fldChar w:fldCharType="end"/>
      </w:r>
      <w:r w:rsidR="00BA3B2C">
        <w:t xml:space="preserve">. </w:t>
      </w:r>
      <w:r w:rsidR="007D66CA">
        <w:t xml:space="preserve">Then, as a </w:t>
      </w:r>
      <w:r w:rsidR="00A73258">
        <w:t>result</w:t>
      </w:r>
      <w:r w:rsidR="007D66CA">
        <w:t xml:space="preserve">, </w:t>
      </w:r>
      <w:r w:rsidR="00007D79">
        <w:t>each sweep of the</w:t>
      </w:r>
      <w:r w:rsidR="007D66CA">
        <w:t xml:space="preserve"> theta sequence can predict immediate future spatial </w:t>
      </w:r>
      <w:r w:rsidR="00007D79">
        <w:t>locations</w:t>
      </w:r>
      <w:r w:rsidR="009F5BD1">
        <w:t xml:space="preserve"> ahead of the animal</w:t>
      </w:r>
      <w:r w:rsidR="00B6055D">
        <w:t>. This</w:t>
      </w:r>
      <w:r w:rsidR="00C54DFC">
        <w:t xml:space="preserve"> requires learning, which</w:t>
      </w:r>
      <w:r w:rsidR="00EF3177">
        <w:t xml:space="preserve"> </w:t>
      </w:r>
      <w:r w:rsidR="007D66CA">
        <w:t xml:space="preserve">is consistent with findings that </w:t>
      </w:r>
      <w:r w:rsidR="00306681">
        <w:t>theta sequences take</w:t>
      </w:r>
      <w:r w:rsidR="007D66CA">
        <w:t xml:space="preserve"> </w:t>
      </w:r>
      <w:r w:rsidR="00903050">
        <w:t>a number of</w:t>
      </w:r>
      <w:r w:rsidR="007D66CA">
        <w:t xml:space="preserve"> trials to fully </w:t>
      </w:r>
      <w:r w:rsidR="007D66CA">
        <w:lastRenderedPageBreak/>
        <w:t xml:space="preserve">mature </w:t>
      </w:r>
      <w:r w:rsidR="007D66CA">
        <w:fldChar w:fldCharType="begin" w:fldLock="1"/>
      </w:r>
      <w:r w:rsidR="00004EEC">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007D66CA">
        <w:fldChar w:fldCharType="separate"/>
      </w:r>
      <w:r w:rsidR="007D66CA" w:rsidRPr="007D66CA">
        <w:rPr>
          <w:noProof/>
        </w:rPr>
        <w:t>(Feng et al., 2015; Mehta et al., 2002)</w:t>
      </w:r>
      <w:r w:rsidR="007D66CA">
        <w:fldChar w:fldCharType="end"/>
      </w:r>
      <w:r w:rsidR="00306681">
        <w:t xml:space="preserve"> despite phase precession being present on the very first trial </w:t>
      </w:r>
      <w:r w:rsidR="00306681">
        <w:fldChar w:fldCharType="begin" w:fldLock="1"/>
      </w:r>
      <w:r w:rsidR="00B43167">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aki","given":"G.","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00306681">
        <w:fldChar w:fldCharType="separate"/>
      </w:r>
      <w:r w:rsidR="00306681" w:rsidRPr="00306681">
        <w:rPr>
          <w:noProof/>
        </w:rPr>
        <w:t>(Schmidt et al., 2009)</w:t>
      </w:r>
      <w:r w:rsidR="00306681">
        <w:fldChar w:fldCharType="end"/>
      </w:r>
      <w:r w:rsidR="00B6055D">
        <w:t xml:space="preserve">. </w:t>
      </w:r>
      <w:r w:rsidR="000A091C">
        <w:t xml:space="preserve">Additionally, under controlled circumstances where the rat is moving backwards in space, theta sequences appropriately flip to predict upcoming locations in reverse order </w:t>
      </w:r>
      <w:r w:rsidR="000A091C">
        <w:fldChar w:fldCharType="begin" w:fldLock="1"/>
      </w:r>
      <w:r w:rsidR="0072309C">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000A091C">
        <w:fldChar w:fldCharType="separate"/>
      </w:r>
      <w:r w:rsidR="000A091C" w:rsidRPr="000A091C">
        <w:rPr>
          <w:noProof/>
        </w:rPr>
        <w:t>(Cei et al., 2014)</w:t>
      </w:r>
      <w:r w:rsidR="000A091C">
        <w:fldChar w:fldCharType="end"/>
      </w:r>
      <w:r w:rsidR="000A091C">
        <w:t>. Finally</w:t>
      </w:r>
      <w:r w:rsidR="00DF25CF">
        <w:t xml:space="preserve"> a</w:t>
      </w:r>
      <w:r w:rsidR="005E4998">
        <w:t xml:space="preserve">s mentioned earlier, VTE events are accompanied by </w:t>
      </w:r>
      <w:r w:rsidR="00903050">
        <w:t xml:space="preserve">theta sequences </w:t>
      </w:r>
      <w:r w:rsidR="00DF25CF">
        <w:t xml:space="preserve">with each </w:t>
      </w:r>
      <w:r w:rsidR="00903050">
        <w:t>sequence</w:t>
      </w:r>
      <w:r w:rsidR="00DF25CF">
        <w:t xml:space="preserve"> sweeping through possible </w:t>
      </w:r>
      <w:r w:rsidR="00DF4F8D">
        <w:t xml:space="preserve">future </w:t>
      </w:r>
      <w:r w:rsidR="00DF25CF">
        <w:t>trajectories</w:t>
      </w:r>
      <w:r w:rsidR="00903050">
        <w:t>, enabling the rat to use learned knowledge about spatial layout to guide future decisions</w:t>
      </w:r>
      <w:r w:rsidR="005E4998">
        <w:t xml:space="preserve"> </w:t>
      </w:r>
      <w:r w:rsidR="005E4998">
        <w:fldChar w:fldCharType="begin" w:fldLock="1"/>
      </w:r>
      <w:r w:rsidR="002C1C98">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e063a1de-c002-3940-be0b-8a5bd4a02063"]}],"mendeley":{"formattedCitation":"(Johnson and Redish, 2007)","plainTextFormattedCitation":"(Johnson and Redish, 2007)","previouslyFormattedCitation":"(Johnson and Redish, 2007)"},"properties":{"noteIndex":0},"schema":"https://github.com/citation-style-language/schema/raw/master/csl-citation.json"}</w:instrText>
      </w:r>
      <w:r w:rsidR="005E4998">
        <w:fldChar w:fldCharType="separate"/>
      </w:r>
      <w:r w:rsidR="005E4998" w:rsidRPr="005E4998">
        <w:rPr>
          <w:noProof/>
        </w:rPr>
        <w:t>(Johnson and Redish, 2007)</w:t>
      </w:r>
      <w:r w:rsidR="005E4998">
        <w:fldChar w:fldCharType="end"/>
      </w:r>
      <w:r w:rsidR="005E4998">
        <w:t xml:space="preserve">. </w:t>
      </w:r>
    </w:p>
    <w:p w14:paraId="5B6913F8" w14:textId="36EDD6FE" w:rsidR="00302954" w:rsidRDefault="002B4466" w:rsidP="00735929">
      <w:pPr>
        <w:widowControl w:val="0"/>
        <w:autoSpaceDE w:val="0"/>
        <w:autoSpaceDN w:val="0"/>
        <w:adjustRightInd w:val="0"/>
        <w:spacing w:line="480" w:lineRule="auto"/>
        <w:ind w:firstLine="720"/>
      </w:pPr>
      <w:r>
        <w:t>Phase</w:t>
      </w:r>
      <w:r w:rsidR="00E846AC">
        <w:t xml:space="preserve"> precession </w:t>
      </w:r>
      <w:r w:rsidR="00680027">
        <w:t xml:space="preserve">also </w:t>
      </w:r>
      <w:r w:rsidR="00991C15">
        <w:t>supports</w:t>
      </w:r>
      <w:r w:rsidR="00E846AC">
        <w:t xml:space="preserve"> the formation and maintenance of cell assembly sequences</w:t>
      </w:r>
      <w:r w:rsidR="002C1C98">
        <w:t xml:space="preserve"> outside of the spatial domain. During stationary running, where spatial input is fixed, cells with </w:t>
      </w:r>
      <w:r w:rsidR="00B33F7C">
        <w:t xml:space="preserve">temporally-locked </w:t>
      </w:r>
      <w:r w:rsidR="002C1C98">
        <w:t xml:space="preserve">firing fields during the run still phase </w:t>
      </w:r>
      <w:proofErr w:type="spellStart"/>
      <w:r w:rsidR="002C1C98">
        <w:t>precess</w:t>
      </w:r>
      <w:proofErr w:type="spellEnd"/>
      <w:r w:rsidR="002C1C98">
        <w:t xml:space="preserve"> </w:t>
      </w:r>
      <w:r w:rsidR="002C1C98">
        <w:fldChar w:fldCharType="begin" w:fldLock="1"/>
      </w:r>
      <w:r w:rsidR="00115E1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2C1C98">
        <w:fldChar w:fldCharType="separate"/>
      </w:r>
      <w:r w:rsidR="002C1C98" w:rsidRPr="002C1C98">
        <w:rPr>
          <w:noProof/>
        </w:rPr>
        <w:t>(Pastalkova et al., 2008)</w:t>
      </w:r>
      <w:r w:rsidR="002C1C98">
        <w:fldChar w:fldCharType="end"/>
      </w:r>
      <w:r w:rsidR="002C1C98">
        <w:t xml:space="preserve">. </w:t>
      </w:r>
      <w:r w:rsidR="00E846AC">
        <w:t xml:space="preserve">Inhibiting the theta pacemaker, the medial septum, disrupts </w:t>
      </w:r>
      <w:r w:rsidR="00D71564">
        <w:t xml:space="preserve">these </w:t>
      </w:r>
      <w:r w:rsidR="00E846AC">
        <w:t xml:space="preserve">behavioral-timescale hippocampal sequences </w:t>
      </w:r>
      <w:r w:rsidR="001553B7">
        <w:t>during stationary running</w:t>
      </w:r>
      <w:r w:rsidR="00B33F7C">
        <w:t>, suggesting that storage of temporal information may require theta modulation</w:t>
      </w:r>
      <w:r w:rsidR="001553B7">
        <w:t xml:space="preserve"> </w:t>
      </w:r>
      <w:r w:rsidR="00E846AC">
        <w:fldChar w:fldCharType="begin" w:fldLock="1"/>
      </w:r>
      <w:r w:rsidR="00E846AC">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4","12","22"]]},"page":"282-288","title":"Theta sequences are essential for internally generated hippocampal firing fields","type":"article-journal","volume":"18"},"uris":["http://www.mendeley.com/documents/?uuid=0260f2af-53db-3057-bc43-189f46c50760"]}],"mendeley":{"formattedCitation":"(Wang et al., 2014)","plainTextFormattedCitation":"(Wang et al., 2014)","previouslyFormattedCitation":"(Wang et al., 2014)"},"properties":{"noteIndex":0},"schema":"https://github.com/citation-style-language/schema/raw/master/csl-citation.json"}</w:instrText>
      </w:r>
      <w:r w:rsidR="00E846AC">
        <w:fldChar w:fldCharType="separate"/>
      </w:r>
      <w:r w:rsidR="00E846AC" w:rsidRPr="00E846AC">
        <w:rPr>
          <w:noProof/>
        </w:rPr>
        <w:t>(Wang et al., 2014)</w:t>
      </w:r>
      <w:r w:rsidR="00E846AC">
        <w:fldChar w:fldCharType="end"/>
      </w:r>
      <w:r w:rsidR="00E846AC">
        <w:t xml:space="preserve">. CA1 neurons also form discrete theta sequences for </w:t>
      </w:r>
      <w:r w:rsidR="00B33F7C">
        <w:t>distinct</w:t>
      </w:r>
      <w:r w:rsidR="00923356">
        <w:t xml:space="preserve"> </w:t>
      </w:r>
      <w:r w:rsidR="00E846AC">
        <w:t>non-spatial events</w:t>
      </w:r>
      <w:r w:rsidR="00B33F7C">
        <w:t>, such as odor-tone-reward pairings</w:t>
      </w:r>
      <w:r w:rsidR="00115E1B">
        <w:t xml:space="preserve"> and jump events</w:t>
      </w:r>
      <w:r w:rsidR="00E846AC">
        <w:t xml:space="preserve"> </w:t>
      </w:r>
      <w:r w:rsidR="00E846AC">
        <w:fldChar w:fldCharType="begin" w:fldLock="1"/>
      </w:r>
      <w:r w:rsidR="000A091C">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00E846AC">
        <w:fldChar w:fldCharType="separate"/>
      </w:r>
      <w:r w:rsidR="00115E1B" w:rsidRPr="00115E1B">
        <w:rPr>
          <w:noProof/>
        </w:rPr>
        <w:t>(Lenck-Santini et al., 2008; Terada et al., 2017)</w:t>
      </w:r>
      <w:r w:rsidR="00E846AC">
        <w:fldChar w:fldCharType="end"/>
      </w:r>
      <w:r w:rsidR="00E846AC">
        <w:t>.</w:t>
      </w:r>
      <w:r w:rsidR="004728E3">
        <w:t xml:space="preserve"> As a general principle, the theta oscillation and phase precession may </w:t>
      </w:r>
      <w:r w:rsidR="003142A6">
        <w:t xml:space="preserve">simply be organizing </w:t>
      </w:r>
      <w:r w:rsidR="00B33F7C">
        <w:t xml:space="preserve">structured information from the external environment to inform upcoming behavior. </w:t>
      </w:r>
    </w:p>
    <w:p w14:paraId="49D57BA7" w14:textId="77777777" w:rsidR="003A1142" w:rsidRDefault="003A1142" w:rsidP="00735929">
      <w:pPr>
        <w:widowControl w:val="0"/>
        <w:autoSpaceDE w:val="0"/>
        <w:autoSpaceDN w:val="0"/>
        <w:adjustRightInd w:val="0"/>
        <w:spacing w:line="480" w:lineRule="auto"/>
        <w:ind w:firstLine="720"/>
      </w:pPr>
    </w:p>
    <w:p w14:paraId="43B6CAE4" w14:textId="73B9DB6D" w:rsidR="003A1142" w:rsidRDefault="003A1142" w:rsidP="003A1142">
      <w:pPr>
        <w:widowControl w:val="0"/>
        <w:autoSpaceDE w:val="0"/>
        <w:autoSpaceDN w:val="0"/>
        <w:adjustRightInd w:val="0"/>
        <w:spacing w:line="480" w:lineRule="auto"/>
        <w:rPr>
          <w:i/>
        </w:rPr>
      </w:pPr>
      <w:r>
        <w:rPr>
          <w:i/>
        </w:rPr>
        <w:t>1.3.2.2. Replay events</w:t>
      </w:r>
    </w:p>
    <w:p w14:paraId="1DF5A4A4" w14:textId="7B0CA2BB" w:rsidR="003A1142" w:rsidRPr="003A1142" w:rsidRDefault="003A1142" w:rsidP="003A1142">
      <w:pPr>
        <w:widowControl w:val="0"/>
        <w:autoSpaceDE w:val="0"/>
        <w:autoSpaceDN w:val="0"/>
        <w:adjustRightInd w:val="0"/>
        <w:spacing w:line="480" w:lineRule="auto"/>
      </w:pPr>
      <w:r>
        <w:tab/>
      </w:r>
      <w:r w:rsidR="00115E1B">
        <w:t>Sequences of hippocampal spikes are also played out during another LFP s</w:t>
      </w:r>
      <w:r w:rsidR="008B7C9E">
        <w:t xml:space="preserve">ignature, the sharp wave. Sharp </w:t>
      </w:r>
      <w:r w:rsidR="00115E1B">
        <w:t>waves are large</w:t>
      </w:r>
      <w:r w:rsidR="008B7C9E">
        <w:t>, transient</w:t>
      </w:r>
      <w:r w:rsidR="00115E1B">
        <w:t xml:space="preserve"> deflections in the LFP that are often accompanied by a high fr</w:t>
      </w:r>
      <w:r w:rsidR="008B7C9E">
        <w:t xml:space="preserve">equency oscillation (110-200 Hz) called the ripple, and collectively this complex is often referred to as a sharp wave ripple (SWR). In contrast to the theta state which is present </w:t>
      </w:r>
      <w:r w:rsidR="008B7C9E">
        <w:lastRenderedPageBreak/>
        <w:t xml:space="preserve">during locomotion, rearing and sniffing, SWRs occur primarily during immobility, eating, and grooming </w:t>
      </w:r>
      <w:r w:rsidR="0072309C">
        <w:fldChar w:fldCharType="begin" w:fldLock="1"/>
      </w:r>
      <w:r w:rsidR="0072309C">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properties":{"noteIndex":0},"schema":"https://github.com/citation-style-language/schema/raw/master/csl-citation.json"}</w:instrText>
      </w:r>
      <w:r w:rsidR="0072309C">
        <w:fldChar w:fldCharType="separate"/>
      </w:r>
      <w:r w:rsidR="0072309C" w:rsidRPr="0072309C">
        <w:rPr>
          <w:noProof/>
        </w:rPr>
        <w:t>(Buzsáki, 2015; Buzsáki et al., 1983, 1992; O’Keefe and Nadel, 1978)</w:t>
      </w:r>
      <w:r w:rsidR="0072309C">
        <w:fldChar w:fldCharType="end"/>
      </w:r>
      <w:r w:rsidR="0072309C">
        <w:t xml:space="preserve">. </w:t>
      </w:r>
      <w:bookmarkStart w:id="0" w:name="_GoBack"/>
      <w:bookmarkEnd w:id="0"/>
    </w:p>
    <w:p w14:paraId="0A040B01" w14:textId="77777777" w:rsidR="0077775C" w:rsidRPr="0077775C" w:rsidRDefault="0077775C" w:rsidP="008D075B">
      <w:pPr>
        <w:widowControl w:val="0"/>
        <w:autoSpaceDE w:val="0"/>
        <w:autoSpaceDN w:val="0"/>
        <w:adjustRightInd w:val="0"/>
        <w:spacing w:line="480" w:lineRule="auto"/>
      </w:pPr>
    </w:p>
    <w:p w14:paraId="3241764D" w14:textId="2D91CB6D" w:rsidR="004C0A8B" w:rsidRDefault="004C0A8B" w:rsidP="008D075B">
      <w:pPr>
        <w:widowControl w:val="0"/>
        <w:autoSpaceDE w:val="0"/>
        <w:autoSpaceDN w:val="0"/>
        <w:adjustRightInd w:val="0"/>
        <w:spacing w:line="480" w:lineRule="auto"/>
        <w:rPr>
          <w:i/>
        </w:rPr>
      </w:pPr>
      <w:r>
        <w:rPr>
          <w:i/>
        </w:rPr>
        <w:t xml:space="preserve">1.3.3. </w:t>
      </w:r>
      <w:proofErr w:type="gramStart"/>
      <w:r>
        <w:rPr>
          <w:i/>
        </w:rPr>
        <w:t>Neural</w:t>
      </w:r>
      <w:proofErr w:type="gramEnd"/>
      <w:r>
        <w:rPr>
          <w:i/>
        </w:rPr>
        <w:t xml:space="preserve"> “engrams” and memory allocation</w:t>
      </w:r>
    </w:p>
    <w:p w14:paraId="3F795A81" w14:textId="4B59B913" w:rsidR="004C0A8B" w:rsidRDefault="004C0A8B" w:rsidP="008D075B">
      <w:pPr>
        <w:widowControl w:val="0"/>
        <w:autoSpaceDE w:val="0"/>
        <w:autoSpaceDN w:val="0"/>
        <w:adjustRightInd w:val="0"/>
        <w:spacing w:line="480" w:lineRule="auto"/>
        <w:rPr>
          <w:i/>
        </w:rPr>
      </w:pPr>
      <w:r>
        <w:rPr>
          <w:i/>
        </w:rPr>
        <w:t>1.3.4. Population “drift” and instability</w:t>
      </w:r>
    </w:p>
    <w:p w14:paraId="4C1DEF15" w14:textId="3369E906" w:rsidR="004C0A8B" w:rsidRPr="004C0A8B" w:rsidRDefault="004C0A8B" w:rsidP="008D075B">
      <w:pPr>
        <w:widowControl w:val="0"/>
        <w:autoSpaceDE w:val="0"/>
        <w:autoSpaceDN w:val="0"/>
        <w:adjustRightInd w:val="0"/>
        <w:spacing w:line="480" w:lineRule="auto"/>
      </w:pPr>
      <w:r>
        <w:rPr>
          <w:i/>
        </w:rPr>
        <w:t>1.3.5. Hippocampal interactions with the amygdala</w:t>
      </w:r>
    </w:p>
    <w:p w14:paraId="3663F014" w14:textId="77777777" w:rsidR="00B473BE" w:rsidRPr="00B473BE" w:rsidRDefault="00B473BE" w:rsidP="00B473BE">
      <w:pPr>
        <w:widowControl w:val="0"/>
        <w:autoSpaceDE w:val="0"/>
        <w:autoSpaceDN w:val="0"/>
        <w:adjustRightInd w:val="0"/>
        <w:spacing w:line="480" w:lineRule="auto"/>
        <w:rPr>
          <w:b/>
        </w:rPr>
      </w:pPr>
    </w:p>
    <w:p w14:paraId="00B42C71" w14:textId="19FC31BB" w:rsidR="0072309C" w:rsidRPr="0072309C" w:rsidRDefault="00594435" w:rsidP="0072309C">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72309C" w:rsidRPr="0072309C">
        <w:rPr>
          <w:noProof/>
        </w:rPr>
        <w:t xml:space="preserve">Adolphs, R., Tranel, D., Damasio, H., and Damasio, A. (1994). Impaired recognition of emotion in facial expressions following bilateral damage to the human amygdala. Nature </w:t>
      </w:r>
      <w:r w:rsidR="0072309C" w:rsidRPr="0072309C">
        <w:rPr>
          <w:i/>
          <w:iCs/>
          <w:noProof/>
        </w:rPr>
        <w:t>372</w:t>
      </w:r>
      <w:r w:rsidR="0072309C" w:rsidRPr="0072309C">
        <w:rPr>
          <w:noProof/>
        </w:rPr>
        <w:t>, 669–672.</w:t>
      </w:r>
    </w:p>
    <w:p w14:paraId="1B19A63F" w14:textId="77777777" w:rsidR="0072309C" w:rsidRPr="0072309C" w:rsidRDefault="0072309C" w:rsidP="0072309C">
      <w:pPr>
        <w:widowControl w:val="0"/>
        <w:autoSpaceDE w:val="0"/>
        <w:autoSpaceDN w:val="0"/>
        <w:adjustRightInd w:val="0"/>
        <w:rPr>
          <w:noProof/>
        </w:rPr>
      </w:pPr>
      <w:r w:rsidRPr="0072309C">
        <w:rPr>
          <w:noProof/>
        </w:rPr>
        <w:t xml:space="preserve">Amaral, D.G., Dolorfo, C., and Alvarez-Royo, P. (1991). Organization of CA1 projections to the subiculum: A PHA-L analysis in the rat. Hippocampus </w:t>
      </w:r>
      <w:r w:rsidRPr="0072309C">
        <w:rPr>
          <w:i/>
          <w:iCs/>
          <w:noProof/>
        </w:rPr>
        <w:t>1</w:t>
      </w:r>
      <w:r w:rsidRPr="0072309C">
        <w:rPr>
          <w:noProof/>
        </w:rPr>
        <w:t>, 415–435.</w:t>
      </w:r>
    </w:p>
    <w:p w14:paraId="420B8565" w14:textId="77777777" w:rsidR="0072309C" w:rsidRPr="0072309C" w:rsidRDefault="0072309C" w:rsidP="0072309C">
      <w:pPr>
        <w:widowControl w:val="0"/>
        <w:autoSpaceDE w:val="0"/>
        <w:autoSpaceDN w:val="0"/>
        <w:adjustRightInd w:val="0"/>
        <w:rPr>
          <w:noProof/>
        </w:rPr>
      </w:pPr>
      <w:r w:rsidRPr="0072309C">
        <w:rPr>
          <w:noProof/>
        </w:rPr>
        <w:t xml:space="preserve">Bellmund, J.L.S., Gärdenfors, P., Moser, E.I., and Doeller, C.F. (2018). Navigating cognition: Spatial codes for human thinking. Science </w:t>
      </w:r>
      <w:r w:rsidRPr="0072309C">
        <w:rPr>
          <w:i/>
          <w:iCs/>
          <w:noProof/>
        </w:rPr>
        <w:t>362</w:t>
      </w:r>
      <w:r w:rsidRPr="0072309C">
        <w:rPr>
          <w:noProof/>
        </w:rPr>
        <w:t>, eaat6766.</w:t>
      </w:r>
    </w:p>
    <w:p w14:paraId="4F09561C" w14:textId="77777777" w:rsidR="0072309C" w:rsidRPr="0072309C" w:rsidRDefault="0072309C" w:rsidP="0072309C">
      <w:pPr>
        <w:widowControl w:val="0"/>
        <w:autoSpaceDE w:val="0"/>
        <w:autoSpaceDN w:val="0"/>
        <w:adjustRightInd w:val="0"/>
        <w:rPr>
          <w:noProof/>
        </w:rPr>
      </w:pPr>
      <w:r w:rsidRPr="0072309C">
        <w:rPr>
          <w:noProof/>
        </w:rPr>
        <w:t xml:space="preserve">Berger, T.W., Swanson, G.W., Milner, T.A., Lynch, G.S., and Thompson, R.F. (1980). Reciprocal anatomical connections between hippocampus and subiculum in the rabbit evidence for subicular innervation of regio superior. Brain Res. </w:t>
      </w:r>
      <w:r w:rsidRPr="0072309C">
        <w:rPr>
          <w:i/>
          <w:iCs/>
          <w:noProof/>
        </w:rPr>
        <w:t>183</w:t>
      </w:r>
      <w:r w:rsidRPr="0072309C">
        <w:rPr>
          <w:noProof/>
        </w:rPr>
        <w:t>, 265–276.</w:t>
      </w:r>
    </w:p>
    <w:p w14:paraId="34394D3C" w14:textId="77777777" w:rsidR="0072309C" w:rsidRPr="0072309C" w:rsidRDefault="0072309C" w:rsidP="0072309C">
      <w:pPr>
        <w:widowControl w:val="0"/>
        <w:autoSpaceDE w:val="0"/>
        <w:autoSpaceDN w:val="0"/>
        <w:adjustRightInd w:val="0"/>
        <w:rPr>
          <w:noProof/>
        </w:rPr>
      </w:pPr>
      <w:r w:rsidRPr="0072309C">
        <w:rPr>
          <w:noProof/>
        </w:rPr>
        <w:t xml:space="preserve">Bittner, K.C., Grienberger, C., Vaidya, S.P., Milstein, A.D., Macklin, J.J., Suh, J., Tonegawa, S., and Magee, J.C. (2015). Conjunctive input processing drives feature selectivity in hippocampal CA1 neurons. Nat. Neurosci. </w:t>
      </w:r>
      <w:r w:rsidRPr="0072309C">
        <w:rPr>
          <w:i/>
          <w:iCs/>
          <w:noProof/>
        </w:rPr>
        <w:t>18</w:t>
      </w:r>
      <w:r w:rsidRPr="0072309C">
        <w:rPr>
          <w:noProof/>
        </w:rPr>
        <w:t>, 1133–1142.</w:t>
      </w:r>
    </w:p>
    <w:p w14:paraId="1554C134" w14:textId="77777777" w:rsidR="0072309C" w:rsidRPr="0072309C" w:rsidRDefault="0072309C" w:rsidP="0072309C">
      <w:pPr>
        <w:widowControl w:val="0"/>
        <w:autoSpaceDE w:val="0"/>
        <w:autoSpaceDN w:val="0"/>
        <w:adjustRightInd w:val="0"/>
        <w:rPr>
          <w:noProof/>
        </w:rPr>
      </w:pPr>
      <w:r w:rsidRPr="0072309C">
        <w:rPr>
          <w:noProof/>
        </w:rPr>
        <w:t xml:space="preserve">Bliss, T.V.P., and Collingridge, G.L. (1993). A synaptic model of memory: long-term potentiation in the hippocampus. Nature </w:t>
      </w:r>
      <w:r w:rsidRPr="0072309C">
        <w:rPr>
          <w:i/>
          <w:iCs/>
          <w:noProof/>
        </w:rPr>
        <w:t>361</w:t>
      </w:r>
      <w:r w:rsidRPr="0072309C">
        <w:rPr>
          <w:noProof/>
        </w:rPr>
        <w:t>, 31–39.</w:t>
      </w:r>
    </w:p>
    <w:p w14:paraId="6F84A986" w14:textId="77777777" w:rsidR="0072309C" w:rsidRPr="0072309C" w:rsidRDefault="0072309C" w:rsidP="0072309C">
      <w:pPr>
        <w:widowControl w:val="0"/>
        <w:autoSpaceDE w:val="0"/>
        <w:autoSpaceDN w:val="0"/>
        <w:adjustRightInd w:val="0"/>
        <w:rPr>
          <w:noProof/>
        </w:rPr>
      </w:pPr>
      <w:r w:rsidRPr="0072309C">
        <w:rPr>
          <w:noProof/>
        </w:rPr>
        <w:t xml:space="preserve">Brandon, M.P., Bogaard, A.R., Libby, C.P., Connerney, M.A., Gupta, K., and Hasselmo, M.E. (2011). Reduction of Theta Rhythm Dissociates Grid Cell Spatial Periodicity from Directional Tuning. Science (80-. ). </w:t>
      </w:r>
      <w:r w:rsidRPr="0072309C">
        <w:rPr>
          <w:i/>
          <w:iCs/>
          <w:noProof/>
        </w:rPr>
        <w:t>332</w:t>
      </w:r>
      <w:r w:rsidRPr="0072309C">
        <w:rPr>
          <w:noProof/>
        </w:rPr>
        <w:t>, 595–599.</w:t>
      </w:r>
    </w:p>
    <w:p w14:paraId="4F687E61" w14:textId="77777777" w:rsidR="0072309C" w:rsidRPr="0072309C" w:rsidRDefault="0072309C" w:rsidP="0072309C">
      <w:pPr>
        <w:widowControl w:val="0"/>
        <w:autoSpaceDE w:val="0"/>
        <w:autoSpaceDN w:val="0"/>
        <w:adjustRightInd w:val="0"/>
        <w:rPr>
          <w:noProof/>
        </w:rPr>
      </w:pPr>
      <w:r w:rsidRPr="0072309C">
        <w:rPr>
          <w:noProof/>
        </w:rPr>
        <w:t xml:space="preserve">Burwell, R.D., and Amaral, D.G. (1998). Cortical afferents of the perirhinal, postrhinal, and entorhinal cortices of the rat. J. Comp. Neurol. </w:t>
      </w:r>
      <w:r w:rsidRPr="0072309C">
        <w:rPr>
          <w:i/>
          <w:iCs/>
          <w:noProof/>
        </w:rPr>
        <w:t>398</w:t>
      </w:r>
      <w:r w:rsidRPr="0072309C">
        <w:rPr>
          <w:noProof/>
        </w:rPr>
        <w:t>, 179–205.</w:t>
      </w:r>
    </w:p>
    <w:p w14:paraId="76C51D16" w14:textId="77777777" w:rsidR="0072309C" w:rsidRPr="0072309C" w:rsidRDefault="0072309C" w:rsidP="0072309C">
      <w:pPr>
        <w:widowControl w:val="0"/>
        <w:autoSpaceDE w:val="0"/>
        <w:autoSpaceDN w:val="0"/>
        <w:adjustRightInd w:val="0"/>
        <w:rPr>
          <w:noProof/>
        </w:rPr>
      </w:pPr>
      <w:r w:rsidRPr="0072309C">
        <w:rPr>
          <w:noProof/>
        </w:rPr>
        <w:t xml:space="preserve">Buzsáki, G. (2002). Theta oscillations in the hippocampus. Neuron </w:t>
      </w:r>
      <w:r w:rsidRPr="0072309C">
        <w:rPr>
          <w:i/>
          <w:iCs/>
          <w:noProof/>
        </w:rPr>
        <w:t>33</w:t>
      </w:r>
      <w:r w:rsidRPr="0072309C">
        <w:rPr>
          <w:noProof/>
        </w:rPr>
        <w:t>, 325–340.</w:t>
      </w:r>
    </w:p>
    <w:p w14:paraId="02F9CAA2" w14:textId="77777777" w:rsidR="0072309C" w:rsidRPr="0072309C" w:rsidRDefault="0072309C" w:rsidP="0072309C">
      <w:pPr>
        <w:widowControl w:val="0"/>
        <w:autoSpaceDE w:val="0"/>
        <w:autoSpaceDN w:val="0"/>
        <w:adjustRightInd w:val="0"/>
        <w:rPr>
          <w:noProof/>
        </w:rPr>
      </w:pPr>
      <w:r w:rsidRPr="0072309C">
        <w:rPr>
          <w:noProof/>
        </w:rPr>
        <w:t xml:space="preserve">Buzsáki, G. (2015). Hippocampal sharp wave-ripple: A cognitive biomarker for episodic memory and planning. Hippocampus </w:t>
      </w:r>
      <w:r w:rsidRPr="0072309C">
        <w:rPr>
          <w:i/>
          <w:iCs/>
          <w:noProof/>
        </w:rPr>
        <w:t>25</w:t>
      </w:r>
      <w:r w:rsidRPr="0072309C">
        <w:rPr>
          <w:noProof/>
        </w:rPr>
        <w:t>, 1073–1188.</w:t>
      </w:r>
    </w:p>
    <w:p w14:paraId="43DF6339" w14:textId="77777777" w:rsidR="0072309C" w:rsidRPr="0072309C" w:rsidRDefault="0072309C" w:rsidP="0072309C">
      <w:pPr>
        <w:widowControl w:val="0"/>
        <w:autoSpaceDE w:val="0"/>
        <w:autoSpaceDN w:val="0"/>
        <w:adjustRightInd w:val="0"/>
        <w:rPr>
          <w:noProof/>
        </w:rPr>
      </w:pPr>
      <w:r w:rsidRPr="0072309C">
        <w:rPr>
          <w:noProof/>
        </w:rPr>
        <w:lastRenderedPageBreak/>
        <w:t>Buzsáki, G., and Tingley, D. (2018). Special Issue: Time in the Brain Space and Time: The Hippocampus as a Sequence Generator.</w:t>
      </w:r>
    </w:p>
    <w:p w14:paraId="6BEE484A" w14:textId="77777777" w:rsidR="0072309C" w:rsidRPr="0072309C" w:rsidRDefault="0072309C" w:rsidP="0072309C">
      <w:pPr>
        <w:widowControl w:val="0"/>
        <w:autoSpaceDE w:val="0"/>
        <w:autoSpaceDN w:val="0"/>
        <w:adjustRightInd w:val="0"/>
        <w:rPr>
          <w:noProof/>
        </w:rPr>
      </w:pPr>
      <w:r w:rsidRPr="0072309C">
        <w:rPr>
          <w:noProof/>
        </w:rPr>
        <w:t xml:space="preserve">Buzsáki, G., Leung, L.W., and Vanderwolf, C.H. (1983). Cellular bases of hippocampal EEG in the behaving rat. Brain Res. </w:t>
      </w:r>
      <w:r w:rsidRPr="0072309C">
        <w:rPr>
          <w:i/>
          <w:iCs/>
          <w:noProof/>
        </w:rPr>
        <w:t>287</w:t>
      </w:r>
      <w:r w:rsidRPr="0072309C">
        <w:rPr>
          <w:noProof/>
        </w:rPr>
        <w:t>, 139–171.</w:t>
      </w:r>
    </w:p>
    <w:p w14:paraId="2F5833C6" w14:textId="77777777" w:rsidR="0072309C" w:rsidRPr="0072309C" w:rsidRDefault="0072309C" w:rsidP="0072309C">
      <w:pPr>
        <w:widowControl w:val="0"/>
        <w:autoSpaceDE w:val="0"/>
        <w:autoSpaceDN w:val="0"/>
        <w:adjustRightInd w:val="0"/>
        <w:rPr>
          <w:noProof/>
        </w:rPr>
      </w:pPr>
      <w:r w:rsidRPr="0072309C">
        <w:rPr>
          <w:noProof/>
        </w:rPr>
        <w:t xml:space="preserve">Buzsáki, G., Horváth, Z., Urioste, R., Hetke, J., and Wise, K. (1992). High-frequency network oscillation in the hippocampus. Science </w:t>
      </w:r>
      <w:r w:rsidRPr="0072309C">
        <w:rPr>
          <w:i/>
          <w:iCs/>
          <w:noProof/>
        </w:rPr>
        <w:t>256</w:t>
      </w:r>
      <w:r w:rsidRPr="0072309C">
        <w:rPr>
          <w:noProof/>
        </w:rPr>
        <w:t>, 1025–1027.</w:t>
      </w:r>
    </w:p>
    <w:p w14:paraId="65C6F431" w14:textId="77777777" w:rsidR="0072309C" w:rsidRPr="0072309C" w:rsidRDefault="0072309C" w:rsidP="0072309C">
      <w:pPr>
        <w:widowControl w:val="0"/>
        <w:autoSpaceDE w:val="0"/>
        <w:autoSpaceDN w:val="0"/>
        <w:adjustRightInd w:val="0"/>
        <w:rPr>
          <w:noProof/>
        </w:rPr>
      </w:pPr>
      <w:r w:rsidRPr="0072309C">
        <w:rPr>
          <w:noProof/>
        </w:rPr>
        <w:t xml:space="preserve">Cei, A., Girardeau, G., Drieu, C., Kanbi, K. El, and Zugaro, M. (2014). Reversed theta sequences of hippocampal cell assemblies during backward travel. Nat. Neurosci. </w:t>
      </w:r>
      <w:r w:rsidRPr="0072309C">
        <w:rPr>
          <w:i/>
          <w:iCs/>
          <w:noProof/>
        </w:rPr>
        <w:t>17</w:t>
      </w:r>
      <w:r w:rsidRPr="0072309C">
        <w:rPr>
          <w:noProof/>
        </w:rPr>
        <w:t>, 719–724.</w:t>
      </w:r>
    </w:p>
    <w:p w14:paraId="1C92DDA9" w14:textId="77777777" w:rsidR="0072309C" w:rsidRPr="0072309C" w:rsidRDefault="0072309C" w:rsidP="0072309C">
      <w:pPr>
        <w:widowControl w:val="0"/>
        <w:autoSpaceDE w:val="0"/>
        <w:autoSpaceDN w:val="0"/>
        <w:adjustRightInd w:val="0"/>
        <w:rPr>
          <w:noProof/>
        </w:rPr>
      </w:pPr>
      <w:r w:rsidRPr="0072309C">
        <w:rPr>
          <w:noProof/>
        </w:rPr>
        <w:t>Cohen, N.J.N.J., and Eichenbaum, H. (1993). Memory, Amnesia, and the Hippocampal System (Cambridge, MA: MIT Press).</w:t>
      </w:r>
    </w:p>
    <w:p w14:paraId="494E5869" w14:textId="77777777" w:rsidR="0072309C" w:rsidRPr="0072309C" w:rsidRDefault="0072309C" w:rsidP="0072309C">
      <w:pPr>
        <w:widowControl w:val="0"/>
        <w:autoSpaceDE w:val="0"/>
        <w:autoSpaceDN w:val="0"/>
        <w:adjustRightInd w:val="0"/>
        <w:rPr>
          <w:noProof/>
        </w:rPr>
      </w:pPr>
      <w:r w:rsidRPr="0072309C">
        <w:rPr>
          <w:noProof/>
        </w:rPr>
        <w:t xml:space="preserve">Colgin, L.L. (2013). Mechanisms and Functions of Theta Rhythms. Annu. Rev. Neurosci. </w:t>
      </w:r>
      <w:r w:rsidRPr="0072309C">
        <w:rPr>
          <w:i/>
          <w:iCs/>
          <w:noProof/>
        </w:rPr>
        <w:t>36</w:t>
      </w:r>
      <w:r w:rsidRPr="0072309C">
        <w:rPr>
          <w:noProof/>
        </w:rPr>
        <w:t>, 295–312.</w:t>
      </w:r>
    </w:p>
    <w:p w14:paraId="5DA2A0F0" w14:textId="77777777" w:rsidR="0072309C" w:rsidRPr="0072309C" w:rsidRDefault="0072309C" w:rsidP="0072309C">
      <w:pPr>
        <w:widowControl w:val="0"/>
        <w:autoSpaceDE w:val="0"/>
        <w:autoSpaceDN w:val="0"/>
        <w:adjustRightInd w:val="0"/>
        <w:rPr>
          <w:noProof/>
        </w:rPr>
      </w:pPr>
      <w:r w:rsidRPr="0072309C">
        <w:rPr>
          <w:noProof/>
        </w:rPr>
        <w:t xml:space="preserve">Cui, Z., Gerfen, C.R., and Young, W.S. (2013). Hypothalamic and other connections with dorsal CA2 area of the mouse hippocampus. J. Comp. Neurol. </w:t>
      </w:r>
      <w:r w:rsidRPr="0072309C">
        <w:rPr>
          <w:i/>
          <w:iCs/>
          <w:noProof/>
        </w:rPr>
        <w:t>521</w:t>
      </w:r>
      <w:r w:rsidRPr="0072309C">
        <w:rPr>
          <w:noProof/>
        </w:rPr>
        <w:t>, 1844–1866.</w:t>
      </w:r>
    </w:p>
    <w:p w14:paraId="43050D80" w14:textId="77777777" w:rsidR="0072309C" w:rsidRPr="0072309C" w:rsidRDefault="0072309C" w:rsidP="0072309C">
      <w:pPr>
        <w:widowControl w:val="0"/>
        <w:autoSpaceDE w:val="0"/>
        <w:autoSpaceDN w:val="0"/>
        <w:adjustRightInd w:val="0"/>
        <w:rPr>
          <w:noProof/>
        </w:rPr>
      </w:pPr>
      <w:r w:rsidRPr="0072309C">
        <w:rPr>
          <w:noProof/>
        </w:rPr>
        <w:t xml:space="preserve">Danielson, N.B., Kaifosh, P., Zaremba, J.D., Lovett-Barron, M., Tsai, J., Denny, C.A., Balough, E.M., Goldberg, A.R., Drew, L.J., Hen, R., et al. (2016a). Distinct Contribution of Adult-Born Hippocampal Granule Cells to Context Encoding. Neuron </w:t>
      </w:r>
      <w:r w:rsidRPr="0072309C">
        <w:rPr>
          <w:i/>
          <w:iCs/>
          <w:noProof/>
        </w:rPr>
        <w:t>90</w:t>
      </w:r>
      <w:r w:rsidRPr="0072309C">
        <w:rPr>
          <w:noProof/>
        </w:rPr>
        <w:t>, 101–112.</w:t>
      </w:r>
    </w:p>
    <w:p w14:paraId="33E3BA12" w14:textId="77777777" w:rsidR="0072309C" w:rsidRPr="0072309C" w:rsidRDefault="0072309C" w:rsidP="0072309C">
      <w:pPr>
        <w:widowControl w:val="0"/>
        <w:autoSpaceDE w:val="0"/>
        <w:autoSpaceDN w:val="0"/>
        <w:adjustRightInd w:val="0"/>
        <w:rPr>
          <w:noProof/>
        </w:rPr>
      </w:pPr>
      <w:r w:rsidRPr="0072309C">
        <w:rPr>
          <w:noProof/>
        </w:rPr>
        <w:t xml:space="preserve">Danielson, N.B., Zaremba, J.D., Kaifosh, P., Bowler, J., Ladow, M., and Losonczy, A. (2016b). Sublayer-Specific Coding Dynamics during Spatial Navigation and Learning in Hippocampal Area CA1. Neuron </w:t>
      </w:r>
      <w:r w:rsidRPr="0072309C">
        <w:rPr>
          <w:i/>
          <w:iCs/>
          <w:noProof/>
        </w:rPr>
        <w:t>91</w:t>
      </w:r>
      <w:r w:rsidRPr="0072309C">
        <w:rPr>
          <w:noProof/>
        </w:rPr>
        <w:t>, 652–665.</w:t>
      </w:r>
    </w:p>
    <w:p w14:paraId="426624D2" w14:textId="77777777" w:rsidR="0072309C" w:rsidRPr="0072309C" w:rsidRDefault="0072309C" w:rsidP="0072309C">
      <w:pPr>
        <w:widowControl w:val="0"/>
        <w:autoSpaceDE w:val="0"/>
        <w:autoSpaceDN w:val="0"/>
        <w:adjustRightInd w:val="0"/>
        <w:rPr>
          <w:noProof/>
        </w:rPr>
      </w:pPr>
      <w:r w:rsidRPr="0072309C">
        <w:rPr>
          <w:noProof/>
        </w:rPr>
        <w:t xml:space="preserve">Danielson, N.B., Turi, G.F., Ladow, M., Chavlis, S., Petrantonakis, P.C., Poirazi, P., and Losonczy, A. (2017). In Vivo Imaging of Dentate Gyrus Mossy Cells in Behaving Mice. Neuron </w:t>
      </w:r>
      <w:r w:rsidRPr="0072309C">
        <w:rPr>
          <w:i/>
          <w:iCs/>
          <w:noProof/>
        </w:rPr>
        <w:t>93</w:t>
      </w:r>
      <w:r w:rsidRPr="0072309C">
        <w:rPr>
          <w:noProof/>
        </w:rPr>
        <w:t>, 552–559.e4.</w:t>
      </w:r>
    </w:p>
    <w:p w14:paraId="639F75C9" w14:textId="77777777" w:rsidR="0072309C" w:rsidRPr="0072309C" w:rsidRDefault="0072309C" w:rsidP="0072309C">
      <w:pPr>
        <w:widowControl w:val="0"/>
        <w:autoSpaceDE w:val="0"/>
        <w:autoSpaceDN w:val="0"/>
        <w:adjustRightInd w:val="0"/>
        <w:rPr>
          <w:noProof/>
        </w:rPr>
      </w:pPr>
      <w:r w:rsidRPr="0072309C">
        <w:rPr>
          <w:noProof/>
        </w:rPr>
        <w:t xml:space="preserve">Davachi, L., and DuBrow, S. (2015). How the hippocampus preserves order: the role of prediction and context. Trends Cogn. Sci. </w:t>
      </w:r>
      <w:r w:rsidRPr="0072309C">
        <w:rPr>
          <w:i/>
          <w:iCs/>
          <w:noProof/>
        </w:rPr>
        <w:t>19</w:t>
      </w:r>
      <w:r w:rsidRPr="0072309C">
        <w:rPr>
          <w:noProof/>
        </w:rPr>
        <w:t>, 92–99.</w:t>
      </w:r>
    </w:p>
    <w:p w14:paraId="777696A1" w14:textId="77777777" w:rsidR="0072309C" w:rsidRPr="0072309C" w:rsidRDefault="0072309C" w:rsidP="0072309C">
      <w:pPr>
        <w:widowControl w:val="0"/>
        <w:autoSpaceDE w:val="0"/>
        <w:autoSpaceDN w:val="0"/>
        <w:adjustRightInd w:val="0"/>
        <w:rPr>
          <w:noProof/>
        </w:rPr>
      </w:pPr>
      <w:r w:rsidRPr="0072309C">
        <w:rPr>
          <w:noProof/>
        </w:rPr>
        <w:t xml:space="preserve">Davis, P., Zaki, Y., Maguire, J., and Reijmers, L.G. (2017). Cellular and oscillatory substrates of fear extinction learning. Nat. Neurosci. </w:t>
      </w:r>
      <w:r w:rsidRPr="0072309C">
        <w:rPr>
          <w:i/>
          <w:iCs/>
          <w:noProof/>
        </w:rPr>
        <w:t>20</w:t>
      </w:r>
      <w:r w:rsidRPr="0072309C">
        <w:rPr>
          <w:noProof/>
        </w:rPr>
        <w:t>, 1624–1633.</w:t>
      </w:r>
    </w:p>
    <w:p w14:paraId="1B7D8CEF" w14:textId="77777777" w:rsidR="0072309C" w:rsidRPr="0072309C" w:rsidRDefault="0072309C" w:rsidP="0072309C">
      <w:pPr>
        <w:widowControl w:val="0"/>
        <w:autoSpaceDE w:val="0"/>
        <w:autoSpaceDN w:val="0"/>
        <w:adjustRightInd w:val="0"/>
        <w:rPr>
          <w:noProof/>
        </w:rPr>
      </w:pPr>
      <w:r w:rsidRPr="0072309C">
        <w:rPr>
          <w:noProof/>
        </w:rPr>
        <w:t xml:space="preserve">Deshmukh, S.S., and Knierim, J.J. (2011). Representation of Non-Spatial and Spatial Information in the Lateral Entorhinal Cortex. Front. Behav. Neurosci. </w:t>
      </w:r>
      <w:r w:rsidRPr="0072309C">
        <w:rPr>
          <w:i/>
          <w:iCs/>
          <w:noProof/>
        </w:rPr>
        <w:t>5</w:t>
      </w:r>
      <w:r w:rsidRPr="0072309C">
        <w:rPr>
          <w:noProof/>
        </w:rPr>
        <w:t>, 69.</w:t>
      </w:r>
    </w:p>
    <w:p w14:paraId="3A947CC6" w14:textId="77777777" w:rsidR="0072309C" w:rsidRPr="0072309C" w:rsidRDefault="0072309C" w:rsidP="0072309C">
      <w:pPr>
        <w:widowControl w:val="0"/>
        <w:autoSpaceDE w:val="0"/>
        <w:autoSpaceDN w:val="0"/>
        <w:adjustRightInd w:val="0"/>
        <w:rPr>
          <w:noProof/>
        </w:rPr>
      </w:pPr>
      <w:r w:rsidRPr="0072309C">
        <w:rPr>
          <w:noProof/>
        </w:rPr>
        <w:t xml:space="preserve">Deshmukh, S.S., Johnson, J.L., and Knierim, J.J. (2012). Perirhinal cortex represents nonspatial, but not spatial, information in rats foraging in the presence of objects: Comparison with lateral entorhinal cortex. Hippocampus </w:t>
      </w:r>
      <w:r w:rsidRPr="0072309C">
        <w:rPr>
          <w:i/>
          <w:iCs/>
          <w:noProof/>
        </w:rPr>
        <w:t>22</w:t>
      </w:r>
      <w:r w:rsidRPr="0072309C">
        <w:rPr>
          <w:noProof/>
        </w:rPr>
        <w:t>, 2045–2058.</w:t>
      </w:r>
    </w:p>
    <w:p w14:paraId="6D838A80" w14:textId="77777777" w:rsidR="0072309C" w:rsidRPr="0072309C" w:rsidRDefault="0072309C" w:rsidP="0072309C">
      <w:pPr>
        <w:widowControl w:val="0"/>
        <w:autoSpaceDE w:val="0"/>
        <w:autoSpaceDN w:val="0"/>
        <w:adjustRightInd w:val="0"/>
        <w:rPr>
          <w:noProof/>
        </w:rPr>
      </w:pPr>
      <w:r w:rsidRPr="0072309C">
        <w:rPr>
          <w:noProof/>
        </w:rPr>
        <w:t xml:space="preserve">Dragoi, G., and Buzsáki, G. (2006). Temporal Encoding of Place Sequences by Hippocampal </w:t>
      </w:r>
      <w:r w:rsidRPr="0072309C">
        <w:rPr>
          <w:noProof/>
        </w:rPr>
        <w:lastRenderedPageBreak/>
        <w:t xml:space="preserve">Cell Assemblies. Neuron </w:t>
      </w:r>
      <w:r w:rsidRPr="0072309C">
        <w:rPr>
          <w:i/>
          <w:iCs/>
          <w:noProof/>
        </w:rPr>
        <w:t>50</w:t>
      </w:r>
      <w:r w:rsidRPr="0072309C">
        <w:rPr>
          <w:noProof/>
        </w:rPr>
        <w:t>, 145–157.</w:t>
      </w:r>
    </w:p>
    <w:p w14:paraId="6A6530C8" w14:textId="77777777" w:rsidR="0072309C" w:rsidRPr="0072309C" w:rsidRDefault="0072309C" w:rsidP="0072309C">
      <w:pPr>
        <w:widowControl w:val="0"/>
        <w:autoSpaceDE w:val="0"/>
        <w:autoSpaceDN w:val="0"/>
        <w:adjustRightInd w:val="0"/>
        <w:rPr>
          <w:noProof/>
        </w:rPr>
      </w:pPr>
      <w:r w:rsidRPr="0072309C">
        <w:rPr>
          <w:noProof/>
        </w:rPr>
        <w:t xml:space="preserve">Dudek, S.M., Alexander, G.M., and Farris, S. (2016). Rediscovering area CA2: unique properties and functions. Nat. Rev. Neurosci. </w:t>
      </w:r>
      <w:r w:rsidRPr="0072309C">
        <w:rPr>
          <w:i/>
          <w:iCs/>
          <w:noProof/>
        </w:rPr>
        <w:t>17</w:t>
      </w:r>
      <w:r w:rsidRPr="0072309C">
        <w:rPr>
          <w:noProof/>
        </w:rPr>
        <w:t>, 89–102.</w:t>
      </w:r>
    </w:p>
    <w:p w14:paraId="470D523B" w14:textId="77777777" w:rsidR="0072309C" w:rsidRPr="0072309C" w:rsidRDefault="0072309C" w:rsidP="0072309C">
      <w:pPr>
        <w:widowControl w:val="0"/>
        <w:autoSpaceDE w:val="0"/>
        <w:autoSpaceDN w:val="0"/>
        <w:adjustRightInd w:val="0"/>
        <w:rPr>
          <w:noProof/>
        </w:rPr>
      </w:pPr>
      <w:r w:rsidRPr="0072309C">
        <w:rPr>
          <w:noProof/>
        </w:rPr>
        <w:t xml:space="preserve">Eichenbaum, H. (2004). Hippocampus: Cognitive processes and neural representations that underlie declarative memory. Neuron </w:t>
      </w:r>
      <w:r w:rsidRPr="0072309C">
        <w:rPr>
          <w:i/>
          <w:iCs/>
          <w:noProof/>
        </w:rPr>
        <w:t>44</w:t>
      </w:r>
      <w:r w:rsidRPr="0072309C">
        <w:rPr>
          <w:noProof/>
        </w:rPr>
        <w:t>, 109–120.</w:t>
      </w:r>
    </w:p>
    <w:p w14:paraId="651878A6" w14:textId="77777777" w:rsidR="0072309C" w:rsidRPr="0072309C" w:rsidRDefault="0072309C" w:rsidP="0072309C">
      <w:pPr>
        <w:widowControl w:val="0"/>
        <w:autoSpaceDE w:val="0"/>
        <w:autoSpaceDN w:val="0"/>
        <w:adjustRightInd w:val="0"/>
        <w:rPr>
          <w:noProof/>
        </w:rPr>
      </w:pPr>
      <w:r w:rsidRPr="0072309C">
        <w:rPr>
          <w:noProof/>
        </w:rPr>
        <w:t xml:space="preserve">Eichenbaum, H. (2014). Time cells in the hippocampus: a new dimension for mapping memories. Nat. Rev. Neurosci. </w:t>
      </w:r>
      <w:r w:rsidRPr="0072309C">
        <w:rPr>
          <w:i/>
          <w:iCs/>
          <w:noProof/>
        </w:rPr>
        <w:t>15</w:t>
      </w:r>
      <w:r w:rsidRPr="0072309C">
        <w:rPr>
          <w:noProof/>
        </w:rPr>
        <w:t>, 1–13.</w:t>
      </w:r>
    </w:p>
    <w:p w14:paraId="76D962A0" w14:textId="77777777" w:rsidR="0072309C" w:rsidRPr="0072309C" w:rsidRDefault="0072309C" w:rsidP="0072309C">
      <w:pPr>
        <w:widowControl w:val="0"/>
        <w:autoSpaceDE w:val="0"/>
        <w:autoSpaceDN w:val="0"/>
        <w:adjustRightInd w:val="0"/>
        <w:rPr>
          <w:noProof/>
        </w:rPr>
      </w:pPr>
      <w:r w:rsidRPr="0072309C">
        <w:rPr>
          <w:noProof/>
        </w:rPr>
        <w:t>Eichenbaum, H. (2016). What Versus Where: Non-spatial Aspects of Memory Representation by the Hippocampus. (Springer, Cham), pp. 101–117.</w:t>
      </w:r>
    </w:p>
    <w:p w14:paraId="0CA98AAA" w14:textId="77777777" w:rsidR="0072309C" w:rsidRPr="0072309C" w:rsidRDefault="0072309C" w:rsidP="0072309C">
      <w:pPr>
        <w:widowControl w:val="0"/>
        <w:autoSpaceDE w:val="0"/>
        <w:autoSpaceDN w:val="0"/>
        <w:adjustRightInd w:val="0"/>
        <w:rPr>
          <w:noProof/>
        </w:rPr>
      </w:pPr>
      <w:r w:rsidRPr="0072309C">
        <w:rPr>
          <w:noProof/>
        </w:rPr>
        <w:t xml:space="preserve">Eichenbaum, H. (2017). On the Integration of Space, Time, and Memory. Neuron </w:t>
      </w:r>
      <w:r w:rsidRPr="0072309C">
        <w:rPr>
          <w:i/>
          <w:iCs/>
          <w:noProof/>
        </w:rPr>
        <w:t>95</w:t>
      </w:r>
      <w:r w:rsidRPr="0072309C">
        <w:rPr>
          <w:noProof/>
        </w:rPr>
        <w:t>, 1007–1018.</w:t>
      </w:r>
    </w:p>
    <w:p w14:paraId="5F395D05" w14:textId="77777777" w:rsidR="0072309C" w:rsidRPr="0072309C" w:rsidRDefault="0072309C" w:rsidP="0072309C">
      <w:pPr>
        <w:widowControl w:val="0"/>
        <w:autoSpaceDE w:val="0"/>
        <w:autoSpaceDN w:val="0"/>
        <w:adjustRightInd w:val="0"/>
        <w:rPr>
          <w:noProof/>
        </w:rPr>
      </w:pPr>
      <w:r w:rsidRPr="0072309C">
        <w:rPr>
          <w:noProof/>
        </w:rPr>
        <w:t xml:space="preserve">Eichenbaum, H., and Cohen, N.J. (2014). Can We Reconcile the Declarative Memory and Spatial Navigation Views on Hippocampal Function? Neuron </w:t>
      </w:r>
      <w:r w:rsidRPr="0072309C">
        <w:rPr>
          <w:i/>
          <w:iCs/>
          <w:noProof/>
        </w:rPr>
        <w:t>83</w:t>
      </w:r>
      <w:r w:rsidRPr="0072309C">
        <w:rPr>
          <w:noProof/>
        </w:rPr>
        <w:t>, 764–770.</w:t>
      </w:r>
    </w:p>
    <w:p w14:paraId="36B26AAC" w14:textId="77777777" w:rsidR="0072309C" w:rsidRPr="0072309C" w:rsidRDefault="0072309C" w:rsidP="0072309C">
      <w:pPr>
        <w:widowControl w:val="0"/>
        <w:autoSpaceDE w:val="0"/>
        <w:autoSpaceDN w:val="0"/>
        <w:adjustRightInd w:val="0"/>
        <w:rPr>
          <w:noProof/>
        </w:rPr>
      </w:pPr>
      <w:r w:rsidRPr="0072309C">
        <w:rPr>
          <w:noProof/>
        </w:rPr>
        <w:t xml:space="preserve">Eichenbaum, H., Sauvage, M., Fortin, N., Komorowski, R., and Lipton, P. (2012). Towards a functional organization of episodic memory in the medial temporal lobe. Neurosci. Biobehav. Rev. </w:t>
      </w:r>
      <w:r w:rsidRPr="0072309C">
        <w:rPr>
          <w:i/>
          <w:iCs/>
          <w:noProof/>
        </w:rPr>
        <w:t>36</w:t>
      </w:r>
      <w:r w:rsidRPr="0072309C">
        <w:rPr>
          <w:noProof/>
        </w:rPr>
        <w:t>, 1597–1608.</w:t>
      </w:r>
    </w:p>
    <w:p w14:paraId="75B32ADD" w14:textId="77777777" w:rsidR="0072309C" w:rsidRPr="0072309C" w:rsidRDefault="0072309C" w:rsidP="0072309C">
      <w:pPr>
        <w:widowControl w:val="0"/>
        <w:autoSpaceDE w:val="0"/>
        <w:autoSpaceDN w:val="0"/>
        <w:adjustRightInd w:val="0"/>
        <w:rPr>
          <w:noProof/>
        </w:rPr>
      </w:pPr>
      <w:r w:rsidRPr="0072309C">
        <w:rPr>
          <w:noProof/>
        </w:rPr>
        <w:t xml:space="preserve">Feng, T., Silva, D., and Foster, D.J. (2015). Dissociation between the Experience-Dependent Development of Hippocampal Theta Sequences and Single-Trial Phase Precession. J. Neurosci. </w:t>
      </w:r>
      <w:r w:rsidRPr="0072309C">
        <w:rPr>
          <w:i/>
          <w:iCs/>
          <w:noProof/>
        </w:rPr>
        <w:t>35</w:t>
      </w:r>
      <w:r w:rsidRPr="0072309C">
        <w:rPr>
          <w:noProof/>
        </w:rPr>
        <w:t>, 4890–4902.</w:t>
      </w:r>
    </w:p>
    <w:p w14:paraId="75804D14" w14:textId="77777777" w:rsidR="0072309C" w:rsidRPr="0072309C" w:rsidRDefault="0072309C" w:rsidP="0072309C">
      <w:pPr>
        <w:widowControl w:val="0"/>
        <w:autoSpaceDE w:val="0"/>
        <w:autoSpaceDN w:val="0"/>
        <w:adjustRightInd w:val="0"/>
        <w:rPr>
          <w:noProof/>
        </w:rPr>
      </w:pPr>
      <w:r w:rsidRPr="0072309C">
        <w:rPr>
          <w:noProof/>
        </w:rPr>
        <w:t xml:space="preserve">Ferbinteanu, J., and Shapiro, M.L. (2003). Prospective and retrospective memory coding in the hippocampus. Neuron </w:t>
      </w:r>
      <w:r w:rsidRPr="0072309C">
        <w:rPr>
          <w:i/>
          <w:iCs/>
          <w:noProof/>
        </w:rPr>
        <w:t>40</w:t>
      </w:r>
      <w:r w:rsidRPr="0072309C">
        <w:rPr>
          <w:noProof/>
        </w:rPr>
        <w:t>, 1227–1239.</w:t>
      </w:r>
    </w:p>
    <w:p w14:paraId="5619EE94" w14:textId="77777777" w:rsidR="0072309C" w:rsidRPr="0072309C" w:rsidRDefault="0072309C" w:rsidP="0072309C">
      <w:pPr>
        <w:widowControl w:val="0"/>
        <w:autoSpaceDE w:val="0"/>
        <w:autoSpaceDN w:val="0"/>
        <w:adjustRightInd w:val="0"/>
        <w:rPr>
          <w:noProof/>
        </w:rPr>
      </w:pPr>
      <w:r w:rsidRPr="0072309C">
        <w:rPr>
          <w:noProof/>
        </w:rPr>
        <w:t xml:space="preserve">Foster, D.J., and Wilson, M.A. (2007). Hippocampal theta sequences. Hippocampus </w:t>
      </w:r>
      <w:r w:rsidRPr="0072309C">
        <w:rPr>
          <w:i/>
          <w:iCs/>
          <w:noProof/>
        </w:rPr>
        <w:t>17</w:t>
      </w:r>
      <w:r w:rsidRPr="0072309C">
        <w:rPr>
          <w:noProof/>
        </w:rPr>
        <w:t>, 1093–1099.</w:t>
      </w:r>
    </w:p>
    <w:p w14:paraId="3BE27669" w14:textId="77777777" w:rsidR="0072309C" w:rsidRPr="0072309C" w:rsidRDefault="0072309C" w:rsidP="0072309C">
      <w:pPr>
        <w:widowControl w:val="0"/>
        <w:autoSpaceDE w:val="0"/>
        <w:autoSpaceDN w:val="0"/>
        <w:adjustRightInd w:val="0"/>
        <w:rPr>
          <w:noProof/>
        </w:rPr>
      </w:pPr>
      <w:r w:rsidRPr="0072309C">
        <w:rPr>
          <w:noProof/>
        </w:rPr>
        <w:t xml:space="preserve">Freund, T.F., and Antal, M. (1988). GABA-containing neurons in the septum control inhibitory interneurons in the hippocampus. Nature </w:t>
      </w:r>
      <w:r w:rsidRPr="0072309C">
        <w:rPr>
          <w:i/>
          <w:iCs/>
          <w:noProof/>
        </w:rPr>
        <w:t>336</w:t>
      </w:r>
      <w:r w:rsidRPr="0072309C">
        <w:rPr>
          <w:noProof/>
        </w:rPr>
        <w:t>, 170–173.</w:t>
      </w:r>
    </w:p>
    <w:p w14:paraId="79E58164" w14:textId="77777777" w:rsidR="0072309C" w:rsidRPr="0072309C" w:rsidRDefault="0072309C" w:rsidP="0072309C">
      <w:pPr>
        <w:widowControl w:val="0"/>
        <w:autoSpaceDE w:val="0"/>
        <w:autoSpaceDN w:val="0"/>
        <w:adjustRightInd w:val="0"/>
        <w:rPr>
          <w:noProof/>
        </w:rPr>
      </w:pPr>
      <w:r w:rsidRPr="0072309C">
        <w:rPr>
          <w:noProof/>
        </w:rPr>
        <w:t xml:space="preserve">Friston, K., and Buzsáki, G. (2016). The Functional Anatomy of Time: What and When in the Brain Good Enough Brains and Good Enough Models. Trends Cogn. Sci. </w:t>
      </w:r>
      <w:r w:rsidRPr="0072309C">
        <w:rPr>
          <w:i/>
          <w:iCs/>
          <w:noProof/>
        </w:rPr>
        <w:t>20</w:t>
      </w:r>
      <w:r w:rsidRPr="0072309C">
        <w:rPr>
          <w:noProof/>
        </w:rPr>
        <w:t>, 500–511.</w:t>
      </w:r>
    </w:p>
    <w:p w14:paraId="74A1E511" w14:textId="77777777" w:rsidR="0072309C" w:rsidRPr="0072309C" w:rsidRDefault="0072309C" w:rsidP="0072309C">
      <w:pPr>
        <w:widowControl w:val="0"/>
        <w:autoSpaceDE w:val="0"/>
        <w:autoSpaceDN w:val="0"/>
        <w:adjustRightInd w:val="0"/>
        <w:rPr>
          <w:noProof/>
        </w:rPr>
      </w:pPr>
      <w:r w:rsidRPr="0072309C">
        <w:rPr>
          <w:noProof/>
        </w:rPr>
        <w:t xml:space="preserve">Gonçalves, J.T., Schafer, S.T., and Gage, F.H. (2016). Adult Neurogenesis in the Hippocampus: From Stem Cells to Behavior. Cell </w:t>
      </w:r>
      <w:r w:rsidRPr="0072309C">
        <w:rPr>
          <w:i/>
          <w:iCs/>
          <w:noProof/>
        </w:rPr>
        <w:t>167</w:t>
      </w:r>
      <w:r w:rsidRPr="0072309C">
        <w:rPr>
          <w:noProof/>
        </w:rPr>
        <w:t>, 897–914.</w:t>
      </w:r>
    </w:p>
    <w:p w14:paraId="01DDB43E" w14:textId="77777777" w:rsidR="0072309C" w:rsidRPr="0072309C" w:rsidRDefault="0072309C" w:rsidP="0072309C">
      <w:pPr>
        <w:widowControl w:val="0"/>
        <w:autoSpaceDE w:val="0"/>
        <w:autoSpaceDN w:val="0"/>
        <w:adjustRightInd w:val="0"/>
        <w:rPr>
          <w:noProof/>
        </w:rPr>
      </w:pPr>
      <w:r w:rsidRPr="0072309C">
        <w:rPr>
          <w:noProof/>
        </w:rPr>
        <w:t xml:space="preserve">Grewe, B.F., Gründemann, J., Kitch, L.J., Lecoq, J.A., Parker, J.G., Marshall, J.D., Larkin, M.C., Jercog, P.E., Grenier, F., Li, J.Z., et al. (2017). Neural ensemble dynamics underlying a long-term associative memory. Nature </w:t>
      </w:r>
      <w:r w:rsidRPr="0072309C">
        <w:rPr>
          <w:i/>
          <w:iCs/>
          <w:noProof/>
        </w:rPr>
        <w:t>543</w:t>
      </w:r>
      <w:r w:rsidRPr="0072309C">
        <w:rPr>
          <w:noProof/>
        </w:rPr>
        <w:t>, 670–675.</w:t>
      </w:r>
    </w:p>
    <w:p w14:paraId="315853C4" w14:textId="77777777" w:rsidR="0072309C" w:rsidRPr="0072309C" w:rsidRDefault="0072309C" w:rsidP="0072309C">
      <w:pPr>
        <w:widowControl w:val="0"/>
        <w:autoSpaceDE w:val="0"/>
        <w:autoSpaceDN w:val="0"/>
        <w:adjustRightInd w:val="0"/>
        <w:rPr>
          <w:noProof/>
        </w:rPr>
      </w:pPr>
      <w:r w:rsidRPr="0072309C">
        <w:rPr>
          <w:noProof/>
        </w:rPr>
        <w:t xml:space="preserve">Guzman, S.J., Schlögl, A., Frotscher, M., and Jonas, P. (2016). Synaptic mechanisms of pattern completion in the hippocampal CA3 network. Science </w:t>
      </w:r>
      <w:r w:rsidRPr="0072309C">
        <w:rPr>
          <w:i/>
          <w:iCs/>
          <w:noProof/>
        </w:rPr>
        <w:t>353</w:t>
      </w:r>
      <w:r w:rsidRPr="0072309C">
        <w:rPr>
          <w:noProof/>
        </w:rPr>
        <w:t>, 1117–1123.</w:t>
      </w:r>
    </w:p>
    <w:p w14:paraId="24924440" w14:textId="77777777" w:rsidR="0072309C" w:rsidRPr="0072309C" w:rsidRDefault="0072309C" w:rsidP="0072309C">
      <w:pPr>
        <w:widowControl w:val="0"/>
        <w:autoSpaceDE w:val="0"/>
        <w:autoSpaceDN w:val="0"/>
        <w:adjustRightInd w:val="0"/>
        <w:rPr>
          <w:noProof/>
        </w:rPr>
      </w:pPr>
      <w:r w:rsidRPr="0072309C">
        <w:rPr>
          <w:noProof/>
        </w:rPr>
        <w:t xml:space="preserve">Hafting, T., Fyhn, M., Molden, S., Moser, M.-B., and Moser, E.I. (2005). Microstructure of a spatial map in the entorhinal cortex. Nature </w:t>
      </w:r>
      <w:r w:rsidRPr="0072309C">
        <w:rPr>
          <w:i/>
          <w:iCs/>
          <w:noProof/>
        </w:rPr>
        <w:t>436</w:t>
      </w:r>
      <w:r w:rsidRPr="0072309C">
        <w:rPr>
          <w:noProof/>
        </w:rPr>
        <w:t>, 801–806.</w:t>
      </w:r>
    </w:p>
    <w:p w14:paraId="1A50FEA7" w14:textId="77777777" w:rsidR="0072309C" w:rsidRPr="0072309C" w:rsidRDefault="0072309C" w:rsidP="0072309C">
      <w:pPr>
        <w:widowControl w:val="0"/>
        <w:autoSpaceDE w:val="0"/>
        <w:autoSpaceDN w:val="0"/>
        <w:adjustRightInd w:val="0"/>
        <w:rPr>
          <w:noProof/>
        </w:rPr>
      </w:pPr>
      <w:r w:rsidRPr="0072309C">
        <w:rPr>
          <w:noProof/>
        </w:rPr>
        <w:t xml:space="preserve">Hales, J.B., Schlesiger, M.I., Leutgeb, J.K., Squire, L.R., Leutgeb, S., and Clark, R.E. (2014). Medial Entorhinal Cortex Lesions Only Partially Disrupt Hippocampal Place Cells and Hippocampus-Dependent Place Memory. Cell Rep. </w:t>
      </w:r>
      <w:r w:rsidRPr="0072309C">
        <w:rPr>
          <w:i/>
          <w:iCs/>
          <w:noProof/>
        </w:rPr>
        <w:t>9</w:t>
      </w:r>
      <w:r w:rsidRPr="0072309C">
        <w:rPr>
          <w:noProof/>
        </w:rPr>
        <w:t>, 893–901.</w:t>
      </w:r>
    </w:p>
    <w:p w14:paraId="3046175F" w14:textId="77777777" w:rsidR="0072309C" w:rsidRPr="0072309C" w:rsidRDefault="0072309C" w:rsidP="0072309C">
      <w:pPr>
        <w:widowControl w:val="0"/>
        <w:autoSpaceDE w:val="0"/>
        <w:autoSpaceDN w:val="0"/>
        <w:adjustRightInd w:val="0"/>
        <w:rPr>
          <w:noProof/>
        </w:rPr>
      </w:pPr>
      <w:r w:rsidRPr="0072309C">
        <w:rPr>
          <w:noProof/>
        </w:rPr>
        <w:t xml:space="preserve">Hartley, T., Lever, C., Burgess, N., and O’Keefe, J. (2014). Space in the brain: how the hippocampal formation supports spatial cognition. Philos. Trans. R. Soc. Lond. B. Biol. Sci. </w:t>
      </w:r>
      <w:r w:rsidRPr="0072309C">
        <w:rPr>
          <w:i/>
          <w:iCs/>
          <w:noProof/>
        </w:rPr>
        <w:t>369</w:t>
      </w:r>
      <w:r w:rsidRPr="0072309C">
        <w:rPr>
          <w:noProof/>
        </w:rPr>
        <w:t>, 20120510.</w:t>
      </w:r>
    </w:p>
    <w:p w14:paraId="0BFB7507" w14:textId="77777777" w:rsidR="0072309C" w:rsidRPr="0072309C" w:rsidRDefault="0072309C" w:rsidP="0072309C">
      <w:pPr>
        <w:widowControl w:val="0"/>
        <w:autoSpaceDE w:val="0"/>
        <w:autoSpaceDN w:val="0"/>
        <w:adjustRightInd w:val="0"/>
        <w:rPr>
          <w:noProof/>
        </w:rPr>
      </w:pPr>
      <w:r w:rsidRPr="0072309C">
        <w:rPr>
          <w:noProof/>
        </w:rPr>
        <w:t xml:space="preserve">Hasselmo, M.E. (2005). What is the function of hippocampal theta rhythm?—Linking behavioral data to phasic properties of field potential and unit recording data. Hippocampus </w:t>
      </w:r>
      <w:r w:rsidRPr="0072309C">
        <w:rPr>
          <w:i/>
          <w:iCs/>
          <w:noProof/>
        </w:rPr>
        <w:t>15</w:t>
      </w:r>
      <w:r w:rsidRPr="0072309C">
        <w:rPr>
          <w:noProof/>
        </w:rPr>
        <w:t>, 936–949.</w:t>
      </w:r>
    </w:p>
    <w:p w14:paraId="48C53508" w14:textId="77777777" w:rsidR="0072309C" w:rsidRPr="0072309C" w:rsidRDefault="0072309C" w:rsidP="0072309C">
      <w:pPr>
        <w:widowControl w:val="0"/>
        <w:autoSpaceDE w:val="0"/>
        <w:autoSpaceDN w:val="0"/>
        <w:adjustRightInd w:val="0"/>
        <w:rPr>
          <w:noProof/>
        </w:rPr>
      </w:pPr>
      <w:r w:rsidRPr="0072309C">
        <w:rPr>
          <w:noProof/>
        </w:rPr>
        <w:t xml:space="preserve">Hasselmo, M.E. (2009). A model of episodic memory: Mental time travel along encoded trajectories using grid cells. Neurobiol. Learn. Mem. </w:t>
      </w:r>
      <w:r w:rsidRPr="0072309C">
        <w:rPr>
          <w:i/>
          <w:iCs/>
          <w:noProof/>
        </w:rPr>
        <w:t>92</w:t>
      </w:r>
      <w:r w:rsidRPr="0072309C">
        <w:rPr>
          <w:noProof/>
        </w:rPr>
        <w:t>, 559–573.</w:t>
      </w:r>
    </w:p>
    <w:p w14:paraId="5090432E" w14:textId="77777777" w:rsidR="0072309C" w:rsidRPr="0072309C" w:rsidRDefault="0072309C" w:rsidP="0072309C">
      <w:pPr>
        <w:widowControl w:val="0"/>
        <w:autoSpaceDE w:val="0"/>
        <w:autoSpaceDN w:val="0"/>
        <w:adjustRightInd w:val="0"/>
        <w:rPr>
          <w:noProof/>
        </w:rPr>
      </w:pPr>
      <w:r w:rsidRPr="0072309C">
        <w:rPr>
          <w:noProof/>
        </w:rPr>
        <w:t xml:space="preserve">Hasselmo, M.E., Bodelón, C., and Wyble, B.P. (2002). A Proposed Function for Hippocampal Theta Rhythm: Separate Phases of Encoding and Retrieval Enhance Reversal of Prior Learning. Neural Comput. </w:t>
      </w:r>
      <w:r w:rsidRPr="0072309C">
        <w:rPr>
          <w:i/>
          <w:iCs/>
          <w:noProof/>
        </w:rPr>
        <w:t>14</w:t>
      </w:r>
      <w:r w:rsidRPr="0072309C">
        <w:rPr>
          <w:noProof/>
        </w:rPr>
        <w:t>, 793–817.</w:t>
      </w:r>
    </w:p>
    <w:p w14:paraId="496E1C4B" w14:textId="77777777" w:rsidR="0072309C" w:rsidRPr="0072309C" w:rsidRDefault="0072309C" w:rsidP="0072309C">
      <w:pPr>
        <w:widowControl w:val="0"/>
        <w:autoSpaceDE w:val="0"/>
        <w:autoSpaceDN w:val="0"/>
        <w:adjustRightInd w:val="0"/>
        <w:rPr>
          <w:noProof/>
        </w:rPr>
      </w:pPr>
      <w:r w:rsidRPr="0072309C">
        <w:rPr>
          <w:noProof/>
        </w:rPr>
        <w:t>Hebb, D. (1949). The Organization of Behavior (New York: Wiley &amp; Sons).</w:t>
      </w:r>
    </w:p>
    <w:p w14:paraId="20404842" w14:textId="77777777" w:rsidR="0072309C" w:rsidRPr="0072309C" w:rsidRDefault="0072309C" w:rsidP="0072309C">
      <w:pPr>
        <w:widowControl w:val="0"/>
        <w:autoSpaceDE w:val="0"/>
        <w:autoSpaceDN w:val="0"/>
        <w:adjustRightInd w:val="0"/>
        <w:rPr>
          <w:noProof/>
        </w:rPr>
      </w:pPr>
      <w:r w:rsidRPr="0072309C">
        <w:rPr>
          <w:noProof/>
        </w:rPr>
        <w:t xml:space="preserve">Henze, D.A., Wittner, L., and Buzsáki, G. (2002). Single granule cells reliably discharge targets in the hippocampal CA3 network in vivo. Nat. Neurosci. </w:t>
      </w:r>
      <w:r w:rsidRPr="0072309C">
        <w:rPr>
          <w:i/>
          <w:iCs/>
          <w:noProof/>
        </w:rPr>
        <w:t>5</w:t>
      </w:r>
      <w:r w:rsidRPr="0072309C">
        <w:rPr>
          <w:noProof/>
        </w:rPr>
        <w:t>, 790–795.</w:t>
      </w:r>
    </w:p>
    <w:p w14:paraId="5D20CBBD" w14:textId="77777777" w:rsidR="0072309C" w:rsidRPr="0072309C" w:rsidRDefault="0072309C" w:rsidP="0072309C">
      <w:pPr>
        <w:widowControl w:val="0"/>
        <w:autoSpaceDE w:val="0"/>
        <w:autoSpaceDN w:val="0"/>
        <w:adjustRightInd w:val="0"/>
        <w:rPr>
          <w:noProof/>
        </w:rPr>
      </w:pPr>
      <w:r w:rsidRPr="0072309C">
        <w:rPr>
          <w:noProof/>
        </w:rPr>
        <w:t xml:space="preserve">Herry, C., Ciocchi, S., Senn, V., Demmou, L., Müller, C., and Lüthi, A. (2008). Switching on and off fear by distinct neuronal circuits. Nature </w:t>
      </w:r>
      <w:r w:rsidRPr="0072309C">
        <w:rPr>
          <w:i/>
          <w:iCs/>
          <w:noProof/>
        </w:rPr>
        <w:t>454</w:t>
      </w:r>
      <w:r w:rsidRPr="0072309C">
        <w:rPr>
          <w:noProof/>
        </w:rPr>
        <w:t>, 600–606.</w:t>
      </w:r>
    </w:p>
    <w:p w14:paraId="4E35019A" w14:textId="77777777" w:rsidR="0072309C" w:rsidRPr="0072309C" w:rsidRDefault="0072309C" w:rsidP="0072309C">
      <w:pPr>
        <w:widowControl w:val="0"/>
        <w:autoSpaceDE w:val="0"/>
        <w:autoSpaceDN w:val="0"/>
        <w:adjustRightInd w:val="0"/>
        <w:rPr>
          <w:noProof/>
        </w:rPr>
      </w:pPr>
      <w:r w:rsidRPr="0072309C">
        <w:rPr>
          <w:noProof/>
        </w:rPr>
        <w:t xml:space="preserve">Heys, J.G., and Dombeck, D.A. (2018). Evidence for a subcircuit in medial entorhinal cortex representing elapsed time during immobility. Nat. Neurosci. </w:t>
      </w:r>
      <w:r w:rsidRPr="0072309C">
        <w:rPr>
          <w:i/>
          <w:iCs/>
          <w:noProof/>
        </w:rPr>
        <w:t>21</w:t>
      </w:r>
      <w:r w:rsidRPr="0072309C">
        <w:rPr>
          <w:noProof/>
        </w:rPr>
        <w:t>, 1574–1582.</w:t>
      </w:r>
    </w:p>
    <w:p w14:paraId="628B5905" w14:textId="77777777" w:rsidR="0072309C" w:rsidRPr="0072309C" w:rsidRDefault="0072309C" w:rsidP="0072309C">
      <w:pPr>
        <w:widowControl w:val="0"/>
        <w:autoSpaceDE w:val="0"/>
        <w:autoSpaceDN w:val="0"/>
        <w:adjustRightInd w:val="0"/>
        <w:rPr>
          <w:noProof/>
        </w:rPr>
      </w:pPr>
      <w:r w:rsidRPr="0072309C">
        <w:rPr>
          <w:noProof/>
        </w:rPr>
        <w:t xml:space="preserve">Hitti, F.L., and Siegelbaum, S.A. (2014). The hippocampal CA2 region is essential for social memory. Nature </w:t>
      </w:r>
      <w:r w:rsidRPr="0072309C">
        <w:rPr>
          <w:i/>
          <w:iCs/>
          <w:noProof/>
        </w:rPr>
        <w:t>508</w:t>
      </w:r>
      <w:r w:rsidRPr="0072309C">
        <w:rPr>
          <w:noProof/>
        </w:rPr>
        <w:t>, 88–92.</w:t>
      </w:r>
    </w:p>
    <w:p w14:paraId="16E2FA1F" w14:textId="77777777" w:rsidR="0072309C" w:rsidRPr="0072309C" w:rsidRDefault="0072309C" w:rsidP="0072309C">
      <w:pPr>
        <w:widowControl w:val="0"/>
        <w:autoSpaceDE w:val="0"/>
        <w:autoSpaceDN w:val="0"/>
        <w:adjustRightInd w:val="0"/>
        <w:rPr>
          <w:noProof/>
        </w:rPr>
      </w:pPr>
      <w:r w:rsidRPr="0072309C">
        <w:rPr>
          <w:noProof/>
        </w:rPr>
        <w:t xml:space="preserve">Howard, M.W., and Eichenbaum, H. (2015). Time and space in the hippocampus. Brain Res. </w:t>
      </w:r>
      <w:r w:rsidRPr="0072309C">
        <w:rPr>
          <w:i/>
          <w:iCs/>
          <w:noProof/>
        </w:rPr>
        <w:t>1621</w:t>
      </w:r>
      <w:r w:rsidRPr="0072309C">
        <w:rPr>
          <w:noProof/>
        </w:rPr>
        <w:t>, 345–354.</w:t>
      </w:r>
    </w:p>
    <w:p w14:paraId="1CA240EB" w14:textId="77777777" w:rsidR="0072309C" w:rsidRPr="0072309C" w:rsidRDefault="0072309C" w:rsidP="0072309C">
      <w:pPr>
        <w:widowControl w:val="0"/>
        <w:autoSpaceDE w:val="0"/>
        <w:autoSpaceDN w:val="0"/>
        <w:adjustRightInd w:val="0"/>
        <w:rPr>
          <w:noProof/>
        </w:rPr>
      </w:pPr>
      <w:r w:rsidRPr="0072309C">
        <w:rPr>
          <w:noProof/>
        </w:rPr>
        <w:t xml:space="preserve">Ito, H.T., Zhang, S.-J., Witter, M.P., Moser, E.I., and Moser, M.-B. (2015). A prefrontal–thalamo–hippocampal circuit for goal-directed spatial navigation. Nature </w:t>
      </w:r>
      <w:r w:rsidRPr="0072309C">
        <w:rPr>
          <w:i/>
          <w:iCs/>
          <w:noProof/>
        </w:rPr>
        <w:t>522</w:t>
      </w:r>
      <w:r w:rsidRPr="0072309C">
        <w:rPr>
          <w:noProof/>
        </w:rPr>
        <w:t>, 50–55.</w:t>
      </w:r>
    </w:p>
    <w:p w14:paraId="17A1400E" w14:textId="77777777" w:rsidR="0072309C" w:rsidRPr="0072309C" w:rsidRDefault="0072309C" w:rsidP="0072309C">
      <w:pPr>
        <w:widowControl w:val="0"/>
        <w:autoSpaceDE w:val="0"/>
        <w:autoSpaceDN w:val="0"/>
        <w:adjustRightInd w:val="0"/>
        <w:rPr>
          <w:noProof/>
        </w:rPr>
      </w:pPr>
      <w:r w:rsidRPr="0072309C">
        <w:rPr>
          <w:noProof/>
        </w:rPr>
        <w:t xml:space="preserve">Jay, T.M., and Witter, M.P. (1991). Distribution of hippocampal CA1 and subicular efferents in the prefrontal cortex of the rat studied by means of anterograde transport ofPhaseolus vulgaris-leucoagglutinin. J. Comp. Neurol. </w:t>
      </w:r>
      <w:r w:rsidRPr="0072309C">
        <w:rPr>
          <w:i/>
          <w:iCs/>
          <w:noProof/>
        </w:rPr>
        <w:t>313</w:t>
      </w:r>
      <w:r w:rsidRPr="0072309C">
        <w:rPr>
          <w:noProof/>
        </w:rPr>
        <w:t>, 574–586.</w:t>
      </w:r>
    </w:p>
    <w:p w14:paraId="202313E8" w14:textId="77777777" w:rsidR="0072309C" w:rsidRPr="0072309C" w:rsidRDefault="0072309C" w:rsidP="0072309C">
      <w:pPr>
        <w:widowControl w:val="0"/>
        <w:autoSpaceDE w:val="0"/>
        <w:autoSpaceDN w:val="0"/>
        <w:adjustRightInd w:val="0"/>
        <w:rPr>
          <w:noProof/>
        </w:rPr>
      </w:pPr>
      <w:r w:rsidRPr="0072309C">
        <w:rPr>
          <w:noProof/>
        </w:rPr>
        <w:t xml:space="preserve">Jezek, K., Henriksen, E.J., Treves, A., Moser, E.I., and Moser, M.-B. (2011). Theta-paced flickering between place-cell maps in the hippocampus. Nature </w:t>
      </w:r>
      <w:r w:rsidRPr="0072309C">
        <w:rPr>
          <w:i/>
          <w:iCs/>
          <w:noProof/>
        </w:rPr>
        <w:t>478</w:t>
      </w:r>
      <w:r w:rsidRPr="0072309C">
        <w:rPr>
          <w:noProof/>
        </w:rPr>
        <w:t>, 246–249.</w:t>
      </w:r>
    </w:p>
    <w:p w14:paraId="7CBF754F" w14:textId="77777777" w:rsidR="0072309C" w:rsidRPr="0072309C" w:rsidRDefault="0072309C" w:rsidP="0072309C">
      <w:pPr>
        <w:widowControl w:val="0"/>
        <w:autoSpaceDE w:val="0"/>
        <w:autoSpaceDN w:val="0"/>
        <w:adjustRightInd w:val="0"/>
        <w:rPr>
          <w:noProof/>
        </w:rPr>
      </w:pPr>
      <w:r w:rsidRPr="0072309C">
        <w:rPr>
          <w:noProof/>
        </w:rPr>
        <w:t xml:space="preserve">Johnson, A., and Redish, A.D. (2007). Neural Ensembles in CA3 Transiently Encode Paths Forward of the Animal at a Decision Point. J. Neurosci. </w:t>
      </w:r>
      <w:r w:rsidRPr="0072309C">
        <w:rPr>
          <w:i/>
          <w:iCs/>
          <w:noProof/>
        </w:rPr>
        <w:t>27</w:t>
      </w:r>
      <w:r w:rsidRPr="0072309C">
        <w:rPr>
          <w:noProof/>
        </w:rPr>
        <w:t>, 12176–12189.</w:t>
      </w:r>
    </w:p>
    <w:p w14:paraId="58044338" w14:textId="77777777" w:rsidR="0072309C" w:rsidRPr="0072309C" w:rsidRDefault="0072309C" w:rsidP="0072309C">
      <w:pPr>
        <w:widowControl w:val="0"/>
        <w:autoSpaceDE w:val="0"/>
        <w:autoSpaceDN w:val="0"/>
        <w:adjustRightInd w:val="0"/>
        <w:rPr>
          <w:noProof/>
        </w:rPr>
      </w:pPr>
      <w:r w:rsidRPr="0072309C">
        <w:rPr>
          <w:noProof/>
        </w:rPr>
        <w:t xml:space="preserve">Jung, M.W., and McNaughton, B.L. (1993). Spatial selectivity of unit activity in the hippocampal granular layer. Hippocampus </w:t>
      </w:r>
      <w:r w:rsidRPr="0072309C">
        <w:rPr>
          <w:i/>
          <w:iCs/>
          <w:noProof/>
        </w:rPr>
        <w:t>3</w:t>
      </w:r>
      <w:r w:rsidRPr="0072309C">
        <w:rPr>
          <w:noProof/>
        </w:rPr>
        <w:t>, 165–182.</w:t>
      </w:r>
    </w:p>
    <w:p w14:paraId="3693AE5C" w14:textId="77777777" w:rsidR="0072309C" w:rsidRPr="0072309C" w:rsidRDefault="0072309C" w:rsidP="0072309C">
      <w:pPr>
        <w:widowControl w:val="0"/>
        <w:autoSpaceDE w:val="0"/>
        <w:autoSpaceDN w:val="0"/>
        <w:adjustRightInd w:val="0"/>
        <w:rPr>
          <w:noProof/>
        </w:rPr>
      </w:pPr>
      <w:r w:rsidRPr="0072309C">
        <w:rPr>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72309C">
        <w:rPr>
          <w:i/>
          <w:iCs/>
          <w:noProof/>
        </w:rPr>
        <w:t>93</w:t>
      </w:r>
      <w:r w:rsidRPr="0072309C">
        <w:rPr>
          <w:noProof/>
        </w:rPr>
        <w:t>, 1480–1492.e6.</w:t>
      </w:r>
    </w:p>
    <w:p w14:paraId="5A94D24B" w14:textId="77777777" w:rsidR="0072309C" w:rsidRPr="0072309C" w:rsidRDefault="0072309C" w:rsidP="0072309C">
      <w:pPr>
        <w:widowControl w:val="0"/>
        <w:autoSpaceDE w:val="0"/>
        <w:autoSpaceDN w:val="0"/>
        <w:adjustRightInd w:val="0"/>
        <w:rPr>
          <w:noProof/>
        </w:rPr>
      </w:pPr>
      <w:r w:rsidRPr="0072309C">
        <w:rPr>
          <w:noProof/>
        </w:rPr>
        <w:t xml:space="preserve">Kay, K., Sosa, M., Chung, J.E., Karlsson, M.P., Larkin, M.C., and Frank, L.M. (2016). A hippocampal network for spatial coding during immobility and sleep. Nature </w:t>
      </w:r>
      <w:r w:rsidRPr="0072309C">
        <w:rPr>
          <w:i/>
          <w:iCs/>
          <w:noProof/>
        </w:rPr>
        <w:t>531</w:t>
      </w:r>
      <w:r w:rsidRPr="0072309C">
        <w:rPr>
          <w:noProof/>
        </w:rPr>
        <w:t>.</w:t>
      </w:r>
    </w:p>
    <w:p w14:paraId="1A545D0B" w14:textId="77777777" w:rsidR="0072309C" w:rsidRPr="0072309C" w:rsidRDefault="0072309C" w:rsidP="0072309C">
      <w:pPr>
        <w:widowControl w:val="0"/>
        <w:autoSpaceDE w:val="0"/>
        <w:autoSpaceDN w:val="0"/>
        <w:adjustRightInd w:val="0"/>
        <w:rPr>
          <w:noProof/>
        </w:rPr>
      </w:pPr>
      <w:r w:rsidRPr="0072309C">
        <w:rPr>
          <w:noProof/>
        </w:rPr>
        <w:t xml:space="preserve">Keene, C.S., Bladon, J., McKenzie, S., Liu, C.D., O’Keefe, J., and Eichenbaum, H. (2016). Complementary Functional Organization of Neuronal Activity Patterns in the Perirhinal, Lateral Entorhinal, and Medial Entorhinal Cortices. J. Neurosci. </w:t>
      </w:r>
      <w:r w:rsidRPr="0072309C">
        <w:rPr>
          <w:i/>
          <w:iCs/>
          <w:noProof/>
        </w:rPr>
        <w:t>36</w:t>
      </w:r>
      <w:r w:rsidRPr="0072309C">
        <w:rPr>
          <w:noProof/>
        </w:rPr>
        <w:t>, 3660–3675.</w:t>
      </w:r>
    </w:p>
    <w:p w14:paraId="318221A6" w14:textId="77777777" w:rsidR="0072309C" w:rsidRPr="0072309C" w:rsidRDefault="0072309C" w:rsidP="0072309C">
      <w:pPr>
        <w:widowControl w:val="0"/>
        <w:autoSpaceDE w:val="0"/>
        <w:autoSpaceDN w:val="0"/>
        <w:adjustRightInd w:val="0"/>
        <w:rPr>
          <w:noProof/>
        </w:rPr>
      </w:pPr>
      <w:r w:rsidRPr="0072309C">
        <w:rPr>
          <w:noProof/>
        </w:rPr>
        <w:t xml:space="preserve">Keinath, A.T., Julian, J.B., Epstein, R.A., and Muzzio, I.A. (2017). Environmental Geometry Aligns the Hippocampal Map during Spatial Reorientation. Curr. Biol. </w:t>
      </w:r>
      <w:r w:rsidRPr="0072309C">
        <w:rPr>
          <w:i/>
          <w:iCs/>
          <w:noProof/>
        </w:rPr>
        <w:t>27</w:t>
      </w:r>
      <w:r w:rsidRPr="0072309C">
        <w:rPr>
          <w:noProof/>
        </w:rPr>
        <w:t>.</w:t>
      </w:r>
    </w:p>
    <w:p w14:paraId="6851AF0D" w14:textId="77777777" w:rsidR="0072309C" w:rsidRPr="0072309C" w:rsidRDefault="0072309C" w:rsidP="0072309C">
      <w:pPr>
        <w:widowControl w:val="0"/>
        <w:autoSpaceDE w:val="0"/>
        <w:autoSpaceDN w:val="0"/>
        <w:adjustRightInd w:val="0"/>
        <w:rPr>
          <w:noProof/>
        </w:rPr>
      </w:pPr>
      <w:r w:rsidRPr="0072309C">
        <w:rPr>
          <w:noProof/>
        </w:rPr>
        <w:t xml:space="preserve">Kerr, K.M., Agster, K.L., Furtak, S.C., and Burwell, R.D. (2007). Functional neuroanatomy of the parahippocampal region: The lateral and medial entorhinal areas. Hippocampus </w:t>
      </w:r>
      <w:r w:rsidRPr="0072309C">
        <w:rPr>
          <w:i/>
          <w:iCs/>
          <w:noProof/>
        </w:rPr>
        <w:t>17</w:t>
      </w:r>
      <w:r w:rsidRPr="0072309C">
        <w:rPr>
          <w:noProof/>
        </w:rPr>
        <w:t>, 697–708.</w:t>
      </w:r>
    </w:p>
    <w:p w14:paraId="20B56615" w14:textId="77777777" w:rsidR="0072309C" w:rsidRPr="0072309C" w:rsidRDefault="0072309C" w:rsidP="0072309C">
      <w:pPr>
        <w:widowControl w:val="0"/>
        <w:autoSpaceDE w:val="0"/>
        <w:autoSpaceDN w:val="0"/>
        <w:adjustRightInd w:val="0"/>
        <w:rPr>
          <w:noProof/>
        </w:rPr>
      </w:pPr>
      <w:r w:rsidRPr="0072309C">
        <w:rPr>
          <w:noProof/>
        </w:rPr>
        <w:t xml:space="preserve">Kim, W. Bin, and Cho, J.-H. (2017). Synaptic Targeting of Double-Projecting Ventral CA1 Hippocampal Neurons to the Medial Prefrontal Cortex and Basal Amygdala. J. Neurosci. </w:t>
      </w:r>
      <w:r w:rsidRPr="0072309C">
        <w:rPr>
          <w:i/>
          <w:iCs/>
          <w:noProof/>
        </w:rPr>
        <w:t>37</w:t>
      </w:r>
      <w:r w:rsidRPr="0072309C">
        <w:rPr>
          <w:noProof/>
        </w:rPr>
        <w:t>, 4868–4882.</w:t>
      </w:r>
    </w:p>
    <w:p w14:paraId="6A19FDBB" w14:textId="77777777" w:rsidR="0072309C" w:rsidRPr="0072309C" w:rsidRDefault="0072309C" w:rsidP="0072309C">
      <w:pPr>
        <w:widowControl w:val="0"/>
        <w:autoSpaceDE w:val="0"/>
        <w:autoSpaceDN w:val="0"/>
        <w:adjustRightInd w:val="0"/>
        <w:rPr>
          <w:noProof/>
        </w:rPr>
      </w:pPr>
      <w:r w:rsidRPr="0072309C">
        <w:rPr>
          <w:noProof/>
        </w:rPr>
        <w:t xml:space="preserve">Kinsky, N.R., Sullivan, D.W., Mau, W., Hasselmo, M.E., and Eichenbaum, H.B. (2018). Hippocampal Place Fields Maintain a Coherent and Flexible Map across Long Timescales. Curr. Biol. </w:t>
      </w:r>
      <w:r w:rsidRPr="0072309C">
        <w:rPr>
          <w:i/>
          <w:iCs/>
          <w:noProof/>
        </w:rPr>
        <w:t>28</w:t>
      </w:r>
      <w:r w:rsidRPr="0072309C">
        <w:rPr>
          <w:noProof/>
        </w:rPr>
        <w:t>, 3578–3588.e6.</w:t>
      </w:r>
    </w:p>
    <w:p w14:paraId="0227E16E" w14:textId="77777777" w:rsidR="0072309C" w:rsidRPr="0072309C" w:rsidRDefault="0072309C" w:rsidP="0072309C">
      <w:pPr>
        <w:widowControl w:val="0"/>
        <w:autoSpaceDE w:val="0"/>
        <w:autoSpaceDN w:val="0"/>
        <w:adjustRightInd w:val="0"/>
        <w:rPr>
          <w:noProof/>
        </w:rPr>
      </w:pPr>
      <w:r w:rsidRPr="0072309C">
        <w:rPr>
          <w:noProof/>
        </w:rPr>
        <w:t xml:space="preserve">Kishi, T., Tsumori, T., Yokota, S., and Yasui, Y. (2006). Topographical projection from the hippocampal formation to the amygdala: A combined anterograde and retrograde tracing study in the rat. J. Comp. Neurol. </w:t>
      </w:r>
      <w:r w:rsidRPr="0072309C">
        <w:rPr>
          <w:i/>
          <w:iCs/>
          <w:noProof/>
        </w:rPr>
        <w:t>496</w:t>
      </w:r>
      <w:r w:rsidRPr="0072309C">
        <w:rPr>
          <w:noProof/>
        </w:rPr>
        <w:t>, 349–368.</w:t>
      </w:r>
    </w:p>
    <w:p w14:paraId="4EFFDB0D" w14:textId="77777777" w:rsidR="0072309C" w:rsidRPr="0072309C" w:rsidRDefault="0072309C" w:rsidP="0072309C">
      <w:pPr>
        <w:widowControl w:val="0"/>
        <w:autoSpaceDE w:val="0"/>
        <w:autoSpaceDN w:val="0"/>
        <w:adjustRightInd w:val="0"/>
        <w:rPr>
          <w:noProof/>
        </w:rPr>
      </w:pPr>
      <w:r w:rsidRPr="0072309C">
        <w:rPr>
          <w:noProof/>
        </w:rPr>
        <w:t xml:space="preserve">Kitamura, T., Pignatelli, M., Suh, J., Kohara, K., Yoshiki, A., Abe, K., and Tonegawa, S. (2014). Island Cells Control Temporal Association Memory. Science (80-. ). </w:t>
      </w:r>
      <w:r w:rsidRPr="0072309C">
        <w:rPr>
          <w:i/>
          <w:iCs/>
          <w:noProof/>
        </w:rPr>
        <w:t>343</w:t>
      </w:r>
      <w:r w:rsidRPr="0072309C">
        <w:rPr>
          <w:noProof/>
        </w:rPr>
        <w:t>, 896–901.</w:t>
      </w:r>
    </w:p>
    <w:p w14:paraId="4883745D" w14:textId="77777777" w:rsidR="0072309C" w:rsidRPr="0072309C" w:rsidRDefault="0072309C" w:rsidP="0072309C">
      <w:pPr>
        <w:widowControl w:val="0"/>
        <w:autoSpaceDE w:val="0"/>
        <w:autoSpaceDN w:val="0"/>
        <w:adjustRightInd w:val="0"/>
        <w:rPr>
          <w:noProof/>
        </w:rPr>
      </w:pPr>
      <w:r w:rsidRPr="0072309C">
        <w:rPr>
          <w:noProof/>
        </w:rPr>
        <w:t xml:space="preserve">Kohara, K., Pignatelli, M., Rivest, A.J., Jung, H.-Y., Kitamura, T., Suh, J., Frank, D., Kajikawa, K., Mise, N., Obata, Y., et al. (2014). Cell type–specific genetic and optogenetic tools reveal hippocampal CA2 circuits. Nat. Neurosci. </w:t>
      </w:r>
      <w:r w:rsidRPr="0072309C">
        <w:rPr>
          <w:i/>
          <w:iCs/>
          <w:noProof/>
        </w:rPr>
        <w:t>17</w:t>
      </w:r>
      <w:r w:rsidRPr="0072309C">
        <w:rPr>
          <w:noProof/>
        </w:rPr>
        <w:t>, 269–279.</w:t>
      </w:r>
    </w:p>
    <w:p w14:paraId="7614012D" w14:textId="77777777" w:rsidR="0072309C" w:rsidRPr="0072309C" w:rsidRDefault="0072309C" w:rsidP="0072309C">
      <w:pPr>
        <w:widowControl w:val="0"/>
        <w:autoSpaceDE w:val="0"/>
        <w:autoSpaceDN w:val="0"/>
        <w:adjustRightInd w:val="0"/>
        <w:rPr>
          <w:noProof/>
        </w:rPr>
      </w:pPr>
      <w:r w:rsidRPr="0072309C">
        <w:rPr>
          <w:noProof/>
        </w:rPr>
        <w:t xml:space="preserve">Köhler, C. (1988). Intrinsic connections of the retrohippocampal region in the rat brain: III. The lateral entorhinal area. J. Comp. Neurol. </w:t>
      </w:r>
      <w:r w:rsidRPr="0072309C">
        <w:rPr>
          <w:i/>
          <w:iCs/>
          <w:noProof/>
        </w:rPr>
        <w:t>271</w:t>
      </w:r>
      <w:r w:rsidRPr="0072309C">
        <w:rPr>
          <w:noProof/>
        </w:rPr>
        <w:t>, 208–228.</w:t>
      </w:r>
    </w:p>
    <w:p w14:paraId="787E230A" w14:textId="77777777" w:rsidR="0072309C" w:rsidRPr="0072309C" w:rsidRDefault="0072309C" w:rsidP="0072309C">
      <w:pPr>
        <w:widowControl w:val="0"/>
        <w:autoSpaceDE w:val="0"/>
        <w:autoSpaceDN w:val="0"/>
        <w:adjustRightInd w:val="0"/>
        <w:rPr>
          <w:noProof/>
        </w:rPr>
      </w:pPr>
      <w:r w:rsidRPr="0072309C">
        <w:rPr>
          <w:noProof/>
        </w:rPr>
        <w:t xml:space="preserve">Komorowski, R.W., Manns, J.R., and Eichenbaum, H. (2009). Robust Conjunctive Item-Place Coding by Hippocampal Neurons Parallels Learning What Happens Where. J. Neurosci. </w:t>
      </w:r>
      <w:r w:rsidRPr="0072309C">
        <w:rPr>
          <w:i/>
          <w:iCs/>
          <w:noProof/>
        </w:rPr>
        <w:t>29</w:t>
      </w:r>
      <w:r w:rsidRPr="0072309C">
        <w:rPr>
          <w:noProof/>
        </w:rPr>
        <w:t>, 9918–9929.</w:t>
      </w:r>
    </w:p>
    <w:p w14:paraId="1A13350A" w14:textId="77777777" w:rsidR="0072309C" w:rsidRPr="0072309C" w:rsidRDefault="0072309C" w:rsidP="0072309C">
      <w:pPr>
        <w:widowControl w:val="0"/>
        <w:autoSpaceDE w:val="0"/>
        <w:autoSpaceDN w:val="0"/>
        <w:adjustRightInd w:val="0"/>
        <w:rPr>
          <w:noProof/>
        </w:rPr>
      </w:pPr>
      <w:r w:rsidRPr="0072309C">
        <w:rPr>
          <w:noProof/>
        </w:rPr>
        <w:t xml:space="preserve">Kraus, B.J., Brandon, M.P., Robinson, R.J., Connerney, M.A., Hasselmo, M.E., and Eichenbaum, H. (2015). During Running in Place, Grid Cells Integrate Elapsed Time and Distance Run. Neuron </w:t>
      </w:r>
      <w:r w:rsidRPr="0072309C">
        <w:rPr>
          <w:i/>
          <w:iCs/>
          <w:noProof/>
        </w:rPr>
        <w:t>88</w:t>
      </w:r>
      <w:r w:rsidRPr="0072309C">
        <w:rPr>
          <w:noProof/>
        </w:rPr>
        <w:t>, 578–589.</w:t>
      </w:r>
    </w:p>
    <w:p w14:paraId="6DE68497" w14:textId="77777777" w:rsidR="0072309C" w:rsidRPr="0072309C" w:rsidRDefault="0072309C" w:rsidP="0072309C">
      <w:pPr>
        <w:widowControl w:val="0"/>
        <w:autoSpaceDE w:val="0"/>
        <w:autoSpaceDN w:val="0"/>
        <w:adjustRightInd w:val="0"/>
        <w:rPr>
          <w:noProof/>
        </w:rPr>
      </w:pPr>
      <w:r w:rsidRPr="0072309C">
        <w:rPr>
          <w:noProof/>
        </w:rPr>
        <w:t>Lashley, K. (1950). In search of the engram. In Society of Experimental Biology Symposium, pp. 454–482.</w:t>
      </w:r>
    </w:p>
    <w:p w14:paraId="3F798B64" w14:textId="77777777" w:rsidR="0072309C" w:rsidRPr="0072309C" w:rsidRDefault="0072309C" w:rsidP="0072309C">
      <w:pPr>
        <w:widowControl w:val="0"/>
        <w:autoSpaceDE w:val="0"/>
        <w:autoSpaceDN w:val="0"/>
        <w:adjustRightInd w:val="0"/>
        <w:rPr>
          <w:noProof/>
        </w:rPr>
      </w:pPr>
      <w:r w:rsidRPr="0072309C">
        <w:rPr>
          <w:noProof/>
        </w:rPr>
        <w:t xml:space="preserve">de Lavilléon, G., Lacroix, M.M., Rondi-Reig, L., and Benchenane, K. (2015). Explicit memory creation during sleep demonstrates a causal role of place cells in navigation. Nat. Neurosci. </w:t>
      </w:r>
      <w:r w:rsidRPr="0072309C">
        <w:rPr>
          <w:i/>
          <w:iCs/>
          <w:noProof/>
        </w:rPr>
        <w:t>18</w:t>
      </w:r>
      <w:r w:rsidRPr="0072309C">
        <w:rPr>
          <w:noProof/>
        </w:rPr>
        <w:t>, 493–495.</w:t>
      </w:r>
    </w:p>
    <w:p w14:paraId="34E562F4" w14:textId="77777777" w:rsidR="0072309C" w:rsidRPr="0072309C" w:rsidRDefault="0072309C" w:rsidP="0072309C">
      <w:pPr>
        <w:widowControl w:val="0"/>
        <w:autoSpaceDE w:val="0"/>
        <w:autoSpaceDN w:val="0"/>
        <w:adjustRightInd w:val="0"/>
        <w:rPr>
          <w:noProof/>
        </w:rPr>
      </w:pPr>
      <w:r w:rsidRPr="0072309C">
        <w:rPr>
          <w:noProof/>
        </w:rPr>
        <w:t xml:space="preserve">Ledoux, J.E. (1995). Emotion: Clues from the Brain. Annu. Rev. Psychol. </w:t>
      </w:r>
      <w:r w:rsidRPr="0072309C">
        <w:rPr>
          <w:i/>
          <w:iCs/>
          <w:noProof/>
        </w:rPr>
        <w:t>46</w:t>
      </w:r>
      <w:r w:rsidRPr="0072309C">
        <w:rPr>
          <w:noProof/>
        </w:rPr>
        <w:t>, 209–235.</w:t>
      </w:r>
    </w:p>
    <w:p w14:paraId="5F120C7F" w14:textId="77777777" w:rsidR="0072309C" w:rsidRPr="0072309C" w:rsidRDefault="0072309C" w:rsidP="0072309C">
      <w:pPr>
        <w:widowControl w:val="0"/>
        <w:autoSpaceDE w:val="0"/>
        <w:autoSpaceDN w:val="0"/>
        <w:adjustRightInd w:val="0"/>
        <w:rPr>
          <w:noProof/>
        </w:rPr>
      </w:pPr>
      <w:r w:rsidRPr="0072309C">
        <w:rPr>
          <w:noProof/>
        </w:rPr>
        <w:t xml:space="preserve">Lee, H., Wang, C., Deshmukh, S.S., and Knierim, J.J. (2015). Neural Population Evidence of Functional Heterogeneity along the CA3 Transverse Axis: Pattern Completion versus Pattern Separation. Neuron </w:t>
      </w:r>
      <w:r w:rsidRPr="0072309C">
        <w:rPr>
          <w:i/>
          <w:iCs/>
          <w:noProof/>
        </w:rPr>
        <w:t>87</w:t>
      </w:r>
      <w:r w:rsidRPr="0072309C">
        <w:rPr>
          <w:noProof/>
        </w:rPr>
        <w:t>, 1093–1105.</w:t>
      </w:r>
    </w:p>
    <w:p w14:paraId="52764684" w14:textId="77777777" w:rsidR="0072309C" w:rsidRPr="0072309C" w:rsidRDefault="0072309C" w:rsidP="0072309C">
      <w:pPr>
        <w:widowControl w:val="0"/>
        <w:autoSpaceDE w:val="0"/>
        <w:autoSpaceDN w:val="0"/>
        <w:adjustRightInd w:val="0"/>
        <w:rPr>
          <w:noProof/>
        </w:rPr>
      </w:pPr>
      <w:r w:rsidRPr="0072309C">
        <w:rPr>
          <w:noProof/>
        </w:rPr>
        <w:t xml:space="preserve">Lee, I., Yoganarasimha, D., Rao, G., and Knierim, J.J. (2004). Comparison of population coherence of place cells in hippocampal subfields CA1 and CA3. Nature </w:t>
      </w:r>
      <w:r w:rsidRPr="0072309C">
        <w:rPr>
          <w:i/>
          <w:iCs/>
          <w:noProof/>
        </w:rPr>
        <w:t>430</w:t>
      </w:r>
      <w:r w:rsidRPr="0072309C">
        <w:rPr>
          <w:noProof/>
        </w:rPr>
        <w:t>, 456–459.</w:t>
      </w:r>
    </w:p>
    <w:p w14:paraId="1E7C22C0" w14:textId="77777777" w:rsidR="0072309C" w:rsidRPr="0072309C" w:rsidRDefault="0072309C" w:rsidP="0072309C">
      <w:pPr>
        <w:widowControl w:val="0"/>
        <w:autoSpaceDE w:val="0"/>
        <w:autoSpaceDN w:val="0"/>
        <w:adjustRightInd w:val="0"/>
        <w:rPr>
          <w:noProof/>
        </w:rPr>
      </w:pPr>
      <w:r w:rsidRPr="0072309C">
        <w:rPr>
          <w:noProof/>
        </w:rPr>
        <w:t xml:space="preserve">Leibold, C., Gundlfinger, A., Schmidt, R., Thurley, K., Schmitz, D., and Kempter, R. (2008). Temporal compression mediated by short-term synaptic plasticity. Proc. Natl. Acad. Sci. </w:t>
      </w:r>
      <w:r w:rsidRPr="0072309C">
        <w:rPr>
          <w:i/>
          <w:iCs/>
          <w:noProof/>
        </w:rPr>
        <w:t>105</w:t>
      </w:r>
      <w:r w:rsidRPr="0072309C">
        <w:rPr>
          <w:noProof/>
        </w:rPr>
        <w:t>, 4417–4422.</w:t>
      </w:r>
    </w:p>
    <w:p w14:paraId="1B4DEFB3" w14:textId="77777777" w:rsidR="0072309C" w:rsidRPr="0072309C" w:rsidRDefault="0072309C" w:rsidP="0072309C">
      <w:pPr>
        <w:widowControl w:val="0"/>
        <w:autoSpaceDE w:val="0"/>
        <w:autoSpaceDN w:val="0"/>
        <w:adjustRightInd w:val="0"/>
        <w:rPr>
          <w:noProof/>
        </w:rPr>
      </w:pPr>
      <w:r w:rsidRPr="0072309C">
        <w:rPr>
          <w:noProof/>
        </w:rPr>
        <w:t xml:space="preserve">Lenck-Santini, P.-P., Fenton, A.A., and Muller, R.U. (2008). Discharge properties of hippocampal neurons during performance of a jump avoidance task. J. Neurosci. </w:t>
      </w:r>
      <w:r w:rsidRPr="0072309C">
        <w:rPr>
          <w:i/>
          <w:iCs/>
          <w:noProof/>
        </w:rPr>
        <w:t>28</w:t>
      </w:r>
      <w:r w:rsidRPr="0072309C">
        <w:rPr>
          <w:noProof/>
        </w:rPr>
        <w:t>, 6773–6786.</w:t>
      </w:r>
    </w:p>
    <w:p w14:paraId="17F1789A" w14:textId="77777777" w:rsidR="0072309C" w:rsidRPr="0072309C" w:rsidRDefault="0072309C" w:rsidP="0072309C">
      <w:pPr>
        <w:widowControl w:val="0"/>
        <w:autoSpaceDE w:val="0"/>
        <w:autoSpaceDN w:val="0"/>
        <w:adjustRightInd w:val="0"/>
        <w:rPr>
          <w:noProof/>
        </w:rPr>
      </w:pPr>
      <w:r w:rsidRPr="0072309C">
        <w:rPr>
          <w:noProof/>
        </w:rPr>
        <w:t xml:space="preserve">Leutgeb, J.K., Leutgeb, S., Moser, M.-B., and Moser, E.I. (2007). Pattern Separation in the Dentate Gyrus and CA3 of the Hippocampus. Science (80-. ). </w:t>
      </w:r>
      <w:r w:rsidRPr="0072309C">
        <w:rPr>
          <w:i/>
          <w:iCs/>
          <w:noProof/>
        </w:rPr>
        <w:t>315</w:t>
      </w:r>
      <w:r w:rsidRPr="0072309C">
        <w:rPr>
          <w:noProof/>
        </w:rPr>
        <w:t>, 961–966.</w:t>
      </w:r>
    </w:p>
    <w:p w14:paraId="25AC65DE" w14:textId="77777777" w:rsidR="0072309C" w:rsidRPr="0072309C" w:rsidRDefault="0072309C" w:rsidP="0072309C">
      <w:pPr>
        <w:widowControl w:val="0"/>
        <w:autoSpaceDE w:val="0"/>
        <w:autoSpaceDN w:val="0"/>
        <w:adjustRightInd w:val="0"/>
        <w:rPr>
          <w:noProof/>
        </w:rPr>
      </w:pPr>
      <w:r w:rsidRPr="0072309C">
        <w:rPr>
          <w:noProof/>
        </w:rPr>
        <w:t xml:space="preserve">Levy, W.B. (1996). A sequence predicting CA3 is a flexible associator that learns and uses context to solve hippocampal-like tasks. Hippocampus </w:t>
      </w:r>
      <w:r w:rsidRPr="0072309C">
        <w:rPr>
          <w:i/>
          <w:iCs/>
          <w:noProof/>
        </w:rPr>
        <w:t>6</w:t>
      </w:r>
      <w:r w:rsidRPr="0072309C">
        <w:rPr>
          <w:noProof/>
        </w:rPr>
        <w:t>, 579–590.</w:t>
      </w:r>
    </w:p>
    <w:p w14:paraId="61CCB8C8" w14:textId="77777777" w:rsidR="0072309C" w:rsidRPr="0072309C" w:rsidRDefault="0072309C" w:rsidP="0072309C">
      <w:pPr>
        <w:widowControl w:val="0"/>
        <w:autoSpaceDE w:val="0"/>
        <w:autoSpaceDN w:val="0"/>
        <w:adjustRightInd w:val="0"/>
        <w:rPr>
          <w:noProof/>
        </w:rPr>
      </w:pPr>
      <w:r w:rsidRPr="0072309C">
        <w:rPr>
          <w:noProof/>
        </w:rPr>
        <w:t xml:space="preserve">Likhtik, E., Stujenske, J.M., A Topiwala, M., Harris, A.Z., and Gordon, J.A. (2014). Prefrontal entrainment of amygdala activity signals safety in learned fear and innate anxiety. Nat. Neurosci. </w:t>
      </w:r>
      <w:r w:rsidRPr="0072309C">
        <w:rPr>
          <w:i/>
          <w:iCs/>
          <w:noProof/>
        </w:rPr>
        <w:t>17</w:t>
      </w:r>
      <w:r w:rsidRPr="0072309C">
        <w:rPr>
          <w:noProof/>
        </w:rPr>
        <w:t>, 106–113.</w:t>
      </w:r>
    </w:p>
    <w:p w14:paraId="05D9C746" w14:textId="77777777" w:rsidR="0072309C" w:rsidRPr="0072309C" w:rsidRDefault="0072309C" w:rsidP="0072309C">
      <w:pPr>
        <w:widowControl w:val="0"/>
        <w:autoSpaceDE w:val="0"/>
        <w:autoSpaceDN w:val="0"/>
        <w:adjustRightInd w:val="0"/>
        <w:rPr>
          <w:noProof/>
        </w:rPr>
      </w:pPr>
      <w:r w:rsidRPr="0072309C">
        <w:rPr>
          <w:noProof/>
        </w:rPr>
        <w:t xml:space="preserve">Lisman, J., and Redish, A.D.D. (2009). Prediction, sequences and the hippocampus. </w:t>
      </w:r>
      <w:r w:rsidRPr="0072309C">
        <w:rPr>
          <w:i/>
          <w:iCs/>
          <w:noProof/>
        </w:rPr>
        <w:t>364</w:t>
      </w:r>
      <w:r w:rsidRPr="0072309C">
        <w:rPr>
          <w:noProof/>
        </w:rPr>
        <w:t>.</w:t>
      </w:r>
    </w:p>
    <w:p w14:paraId="0EBE6A27" w14:textId="77777777" w:rsidR="0072309C" w:rsidRPr="0072309C" w:rsidRDefault="0072309C" w:rsidP="0072309C">
      <w:pPr>
        <w:widowControl w:val="0"/>
        <w:autoSpaceDE w:val="0"/>
        <w:autoSpaceDN w:val="0"/>
        <w:adjustRightInd w:val="0"/>
        <w:rPr>
          <w:noProof/>
        </w:rPr>
      </w:pPr>
      <w:r w:rsidRPr="0072309C">
        <w:rPr>
          <w:noProof/>
        </w:rPr>
        <w:t xml:space="preserve">Llorens-Martín, M., Jurado-Arjona, J., Avila, J., and Hernández, F. (2015). Novel connection between newborn granule neurons and the hippocampal CA2 field. Exp. Neurol. </w:t>
      </w:r>
      <w:r w:rsidRPr="0072309C">
        <w:rPr>
          <w:i/>
          <w:iCs/>
          <w:noProof/>
        </w:rPr>
        <w:t>263</w:t>
      </w:r>
      <w:r w:rsidRPr="0072309C">
        <w:rPr>
          <w:noProof/>
        </w:rPr>
        <w:t>, 285–292.</w:t>
      </w:r>
    </w:p>
    <w:p w14:paraId="39FB039B" w14:textId="77777777" w:rsidR="0072309C" w:rsidRPr="0072309C" w:rsidRDefault="0072309C" w:rsidP="0072309C">
      <w:pPr>
        <w:widowControl w:val="0"/>
        <w:autoSpaceDE w:val="0"/>
        <w:autoSpaceDN w:val="0"/>
        <w:adjustRightInd w:val="0"/>
        <w:rPr>
          <w:noProof/>
        </w:rPr>
      </w:pPr>
      <w:r w:rsidRPr="0072309C">
        <w:rPr>
          <w:noProof/>
        </w:rPr>
        <w:t>Lorente de Nó, R. (1934). Studies on the structure of the cerebral cortex. II. Continuation of the study of the ammonic system. J. Für Psychol. Und Neurol.</w:t>
      </w:r>
    </w:p>
    <w:p w14:paraId="6DC615F1" w14:textId="77777777" w:rsidR="0072309C" w:rsidRPr="0072309C" w:rsidRDefault="0072309C" w:rsidP="0072309C">
      <w:pPr>
        <w:widowControl w:val="0"/>
        <w:autoSpaceDE w:val="0"/>
        <w:autoSpaceDN w:val="0"/>
        <w:adjustRightInd w:val="0"/>
        <w:rPr>
          <w:noProof/>
        </w:rPr>
      </w:pPr>
      <w:r w:rsidRPr="0072309C">
        <w:rPr>
          <w:noProof/>
        </w:rPr>
        <w:t xml:space="preserve">Mankin, E.A., Diehl, G.W., Sparks, F.T., Leutgeb, S., and Leutgeb, J.K. (2015). Hippocampal CA2 Activity Patterns Change over Time to a Larger Extent than between Spatial Contexts. Neuron </w:t>
      </w:r>
      <w:r w:rsidRPr="0072309C">
        <w:rPr>
          <w:i/>
          <w:iCs/>
          <w:noProof/>
        </w:rPr>
        <w:t>85</w:t>
      </w:r>
      <w:r w:rsidRPr="0072309C">
        <w:rPr>
          <w:noProof/>
        </w:rPr>
        <w:t>, 190–201.</w:t>
      </w:r>
    </w:p>
    <w:p w14:paraId="6344A713" w14:textId="77777777" w:rsidR="0072309C" w:rsidRPr="0072309C" w:rsidRDefault="0072309C" w:rsidP="0072309C">
      <w:pPr>
        <w:widowControl w:val="0"/>
        <w:autoSpaceDE w:val="0"/>
        <w:autoSpaceDN w:val="0"/>
        <w:adjustRightInd w:val="0"/>
        <w:rPr>
          <w:noProof/>
        </w:rPr>
      </w:pPr>
      <w:r w:rsidRPr="0072309C">
        <w:rPr>
          <w:noProof/>
        </w:rPr>
        <w:t xml:space="preserve">McDonald, A.J. (1982). Neurons of the lateral and basolateral amygdaloid nuclei: A golgi study in the rat. J. Comp. Neurol. </w:t>
      </w:r>
      <w:r w:rsidRPr="0072309C">
        <w:rPr>
          <w:i/>
          <w:iCs/>
          <w:noProof/>
        </w:rPr>
        <w:t>212</w:t>
      </w:r>
      <w:r w:rsidRPr="0072309C">
        <w:rPr>
          <w:noProof/>
        </w:rPr>
        <w:t>, 293–312.</w:t>
      </w:r>
    </w:p>
    <w:p w14:paraId="5BCA6CBA" w14:textId="77777777" w:rsidR="0072309C" w:rsidRPr="0072309C" w:rsidRDefault="0072309C" w:rsidP="0072309C">
      <w:pPr>
        <w:widowControl w:val="0"/>
        <w:autoSpaceDE w:val="0"/>
        <w:autoSpaceDN w:val="0"/>
        <w:adjustRightInd w:val="0"/>
        <w:rPr>
          <w:noProof/>
        </w:rPr>
      </w:pPr>
      <w:r w:rsidRPr="0072309C">
        <w:rPr>
          <w:noProof/>
        </w:rPr>
        <w:t xml:space="preserve">McDonald, A.J. (1985). Immunohistochemical identification of gamma-aminobutyric acid-containing neurons in the rat basolateral amygdala. Neurosci. Lett. </w:t>
      </w:r>
      <w:r w:rsidRPr="0072309C">
        <w:rPr>
          <w:i/>
          <w:iCs/>
          <w:noProof/>
        </w:rPr>
        <w:t>53</w:t>
      </w:r>
      <w:r w:rsidRPr="0072309C">
        <w:rPr>
          <w:noProof/>
        </w:rPr>
        <w:t>, 203–207.</w:t>
      </w:r>
    </w:p>
    <w:p w14:paraId="7FB9F9D4" w14:textId="77777777" w:rsidR="0072309C" w:rsidRPr="0072309C" w:rsidRDefault="0072309C" w:rsidP="0072309C">
      <w:pPr>
        <w:widowControl w:val="0"/>
        <w:autoSpaceDE w:val="0"/>
        <w:autoSpaceDN w:val="0"/>
        <w:adjustRightInd w:val="0"/>
        <w:rPr>
          <w:noProof/>
        </w:rPr>
      </w:pPr>
      <w:r w:rsidRPr="0072309C">
        <w:rPr>
          <w:noProof/>
        </w:rPr>
        <w:t xml:space="preserve">McDonald, A.J. (1991). Organization of amygdaloid projections to the prefrontal cortex and associated striatum in the rat. Neuroscience </w:t>
      </w:r>
      <w:r w:rsidRPr="0072309C">
        <w:rPr>
          <w:i/>
          <w:iCs/>
          <w:noProof/>
        </w:rPr>
        <w:t>44</w:t>
      </w:r>
      <w:r w:rsidRPr="0072309C">
        <w:rPr>
          <w:noProof/>
        </w:rPr>
        <w:t>, 1–14.</w:t>
      </w:r>
    </w:p>
    <w:p w14:paraId="1CB22730" w14:textId="77777777" w:rsidR="0072309C" w:rsidRPr="0072309C" w:rsidRDefault="0072309C" w:rsidP="0072309C">
      <w:pPr>
        <w:widowControl w:val="0"/>
        <w:autoSpaceDE w:val="0"/>
        <w:autoSpaceDN w:val="0"/>
        <w:adjustRightInd w:val="0"/>
        <w:rPr>
          <w:noProof/>
        </w:rPr>
      </w:pPr>
      <w:r w:rsidRPr="0072309C">
        <w:rPr>
          <w:noProof/>
        </w:rPr>
        <w:t xml:space="preserve">McDonald, A.J., Mascagni, F., and Guo, L. (1996). Projections of the medial and lateral prefrontal cortices to the amygdala: a Phaseolus vulgaris leucoagglutinin study in the rat. Neuroscience </w:t>
      </w:r>
      <w:r w:rsidRPr="0072309C">
        <w:rPr>
          <w:i/>
          <w:iCs/>
          <w:noProof/>
        </w:rPr>
        <w:t>71</w:t>
      </w:r>
      <w:r w:rsidRPr="0072309C">
        <w:rPr>
          <w:noProof/>
        </w:rPr>
        <w:t>, 55–75.</w:t>
      </w:r>
    </w:p>
    <w:p w14:paraId="799628F0" w14:textId="77777777" w:rsidR="0072309C" w:rsidRPr="0072309C" w:rsidRDefault="0072309C" w:rsidP="0072309C">
      <w:pPr>
        <w:widowControl w:val="0"/>
        <w:autoSpaceDE w:val="0"/>
        <w:autoSpaceDN w:val="0"/>
        <w:adjustRightInd w:val="0"/>
        <w:rPr>
          <w:noProof/>
        </w:rPr>
      </w:pPr>
      <w:r w:rsidRPr="0072309C">
        <w:rPr>
          <w:noProof/>
        </w:rPr>
        <w:t xml:space="preserve">McKenzie, S., Frank, A.J., Kinsky, N.R., Porter, B., Rivière, P.D., and Eichenbaum, H. (2014). Hippocampal representation of related and opposing memories develop within distinct, hierarchically organized neural schemas. Neuron </w:t>
      </w:r>
      <w:r w:rsidRPr="0072309C">
        <w:rPr>
          <w:i/>
          <w:iCs/>
          <w:noProof/>
        </w:rPr>
        <w:t>83</w:t>
      </w:r>
      <w:r w:rsidRPr="0072309C">
        <w:rPr>
          <w:noProof/>
        </w:rPr>
        <w:t>, 202–215.</w:t>
      </w:r>
    </w:p>
    <w:p w14:paraId="10AD6A7D" w14:textId="77777777" w:rsidR="0072309C" w:rsidRPr="0072309C" w:rsidRDefault="0072309C" w:rsidP="0072309C">
      <w:pPr>
        <w:widowControl w:val="0"/>
        <w:autoSpaceDE w:val="0"/>
        <w:autoSpaceDN w:val="0"/>
        <w:adjustRightInd w:val="0"/>
        <w:rPr>
          <w:noProof/>
        </w:rPr>
      </w:pPr>
      <w:r w:rsidRPr="0072309C">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72309C">
        <w:rPr>
          <w:i/>
          <w:iCs/>
          <w:noProof/>
        </w:rPr>
        <w:t>134</w:t>
      </w:r>
      <w:r w:rsidRPr="0072309C">
        <w:rPr>
          <w:noProof/>
        </w:rPr>
        <w:t>, 178–191.</w:t>
      </w:r>
    </w:p>
    <w:p w14:paraId="67DAF514" w14:textId="77777777" w:rsidR="0072309C" w:rsidRPr="0072309C" w:rsidRDefault="0072309C" w:rsidP="0072309C">
      <w:pPr>
        <w:widowControl w:val="0"/>
        <w:autoSpaceDE w:val="0"/>
        <w:autoSpaceDN w:val="0"/>
        <w:adjustRightInd w:val="0"/>
        <w:rPr>
          <w:noProof/>
        </w:rPr>
      </w:pPr>
      <w:r w:rsidRPr="0072309C">
        <w:rPr>
          <w:noProof/>
        </w:rPr>
        <w:t xml:space="preserve">McNaughton, B.L., and Morris, R.G.M. (1987). Hippocampal synaptic enhancement and information storage within a distributed memory system. Trends Neurosci. </w:t>
      </w:r>
      <w:r w:rsidRPr="0072309C">
        <w:rPr>
          <w:i/>
          <w:iCs/>
          <w:noProof/>
        </w:rPr>
        <w:t>10</w:t>
      </w:r>
      <w:r w:rsidRPr="0072309C">
        <w:rPr>
          <w:noProof/>
        </w:rPr>
        <w:t>, 408–415.</w:t>
      </w:r>
    </w:p>
    <w:p w14:paraId="55F8FEE5" w14:textId="77777777" w:rsidR="0072309C" w:rsidRPr="0072309C" w:rsidRDefault="0072309C" w:rsidP="0072309C">
      <w:pPr>
        <w:widowControl w:val="0"/>
        <w:autoSpaceDE w:val="0"/>
        <w:autoSpaceDN w:val="0"/>
        <w:adjustRightInd w:val="0"/>
        <w:rPr>
          <w:noProof/>
        </w:rPr>
      </w:pPr>
      <w:r w:rsidRPr="0072309C">
        <w:rPr>
          <w:noProof/>
        </w:rPr>
        <w:t xml:space="preserve">Mehta, M.R., Lee, A.K., and Wilson, M.A. (2002). Role of experience and oscillations in transforming a rate code into a temporal code. Nature </w:t>
      </w:r>
      <w:r w:rsidRPr="0072309C">
        <w:rPr>
          <w:i/>
          <w:iCs/>
          <w:noProof/>
        </w:rPr>
        <w:t>417</w:t>
      </w:r>
      <w:r w:rsidRPr="0072309C">
        <w:rPr>
          <w:noProof/>
        </w:rPr>
        <w:t>, 741–746.</w:t>
      </w:r>
    </w:p>
    <w:p w14:paraId="4C576FFB" w14:textId="77777777" w:rsidR="0072309C" w:rsidRPr="0072309C" w:rsidRDefault="0072309C" w:rsidP="0072309C">
      <w:pPr>
        <w:widowControl w:val="0"/>
        <w:autoSpaceDE w:val="0"/>
        <w:autoSpaceDN w:val="0"/>
        <w:adjustRightInd w:val="0"/>
        <w:rPr>
          <w:noProof/>
        </w:rPr>
      </w:pPr>
      <w:r w:rsidRPr="0072309C">
        <w:rPr>
          <w:noProof/>
        </w:rPr>
        <w:t xml:space="preserve">Mishra, R.K., Kim, S., Guzman, S.J., and Jonas, P. (2016). Symmetric spike timing-dependent plasticity at CA3–CA3 synapses optimizes storage and recall in autoassociative networks. Nat. Commun. </w:t>
      </w:r>
      <w:r w:rsidRPr="0072309C">
        <w:rPr>
          <w:i/>
          <w:iCs/>
          <w:noProof/>
        </w:rPr>
        <w:t>7</w:t>
      </w:r>
      <w:r w:rsidRPr="0072309C">
        <w:rPr>
          <w:noProof/>
        </w:rPr>
        <w:t>, 11552.</w:t>
      </w:r>
    </w:p>
    <w:p w14:paraId="516FD363" w14:textId="77777777" w:rsidR="0072309C" w:rsidRPr="0072309C" w:rsidRDefault="0072309C" w:rsidP="0072309C">
      <w:pPr>
        <w:widowControl w:val="0"/>
        <w:autoSpaceDE w:val="0"/>
        <w:autoSpaceDN w:val="0"/>
        <w:adjustRightInd w:val="0"/>
        <w:rPr>
          <w:noProof/>
        </w:rPr>
      </w:pPr>
      <w:r w:rsidRPr="0072309C">
        <w:rPr>
          <w:noProof/>
        </w:rPr>
        <w:t xml:space="preserve">Morton, N.W., Sherrill, K.R., and Preston, A.R. (2017). Memory integration constructs maps of space, time, and concepts. Curr. Opin. Behav. Sci. </w:t>
      </w:r>
      <w:r w:rsidRPr="0072309C">
        <w:rPr>
          <w:i/>
          <w:iCs/>
          <w:noProof/>
        </w:rPr>
        <w:t>17</w:t>
      </w:r>
      <w:r w:rsidRPr="0072309C">
        <w:rPr>
          <w:noProof/>
        </w:rPr>
        <w:t>, 161–168.</w:t>
      </w:r>
    </w:p>
    <w:p w14:paraId="4A0D69AF" w14:textId="77777777" w:rsidR="0072309C" w:rsidRPr="0072309C" w:rsidRDefault="0072309C" w:rsidP="0072309C">
      <w:pPr>
        <w:widowControl w:val="0"/>
        <w:autoSpaceDE w:val="0"/>
        <w:autoSpaceDN w:val="0"/>
        <w:adjustRightInd w:val="0"/>
        <w:rPr>
          <w:noProof/>
        </w:rPr>
      </w:pPr>
      <w:r w:rsidRPr="0072309C">
        <w:rPr>
          <w:noProof/>
        </w:rPr>
        <w:t xml:space="preserve">Moser, E.I., Kropff, E., and Moser, M.-B. (2008). Place Cells, Grid Cells, and the Brain’s Spatial Representation System. Annu. Rev. Neurosci. </w:t>
      </w:r>
      <w:r w:rsidRPr="0072309C">
        <w:rPr>
          <w:i/>
          <w:iCs/>
          <w:noProof/>
        </w:rPr>
        <w:t>31</w:t>
      </w:r>
      <w:r w:rsidRPr="0072309C">
        <w:rPr>
          <w:noProof/>
        </w:rPr>
        <w:t>, 69–89.</w:t>
      </w:r>
    </w:p>
    <w:p w14:paraId="7F9C4DEA" w14:textId="77777777" w:rsidR="0072309C" w:rsidRPr="0072309C" w:rsidRDefault="0072309C" w:rsidP="0072309C">
      <w:pPr>
        <w:widowControl w:val="0"/>
        <w:autoSpaceDE w:val="0"/>
        <w:autoSpaceDN w:val="0"/>
        <w:adjustRightInd w:val="0"/>
        <w:rPr>
          <w:noProof/>
        </w:rPr>
      </w:pPr>
      <w:r w:rsidRPr="0072309C">
        <w:rPr>
          <w:noProof/>
        </w:rPr>
        <w:t xml:space="preserve">Muller, R.U., and Kubie, J.L. (1987). The effects of changes in the environment on the spatial firing of hippocampal complex-spike cells. J. Neurosci. </w:t>
      </w:r>
      <w:r w:rsidRPr="0072309C">
        <w:rPr>
          <w:i/>
          <w:iCs/>
          <w:noProof/>
        </w:rPr>
        <w:t>7</w:t>
      </w:r>
      <w:r w:rsidRPr="0072309C">
        <w:rPr>
          <w:noProof/>
        </w:rPr>
        <w:t>, 1951–1968.</w:t>
      </w:r>
    </w:p>
    <w:p w14:paraId="2A660711" w14:textId="77777777" w:rsidR="0072309C" w:rsidRPr="0072309C" w:rsidRDefault="0072309C" w:rsidP="0072309C">
      <w:pPr>
        <w:widowControl w:val="0"/>
        <w:autoSpaceDE w:val="0"/>
        <w:autoSpaceDN w:val="0"/>
        <w:adjustRightInd w:val="0"/>
        <w:rPr>
          <w:noProof/>
        </w:rPr>
      </w:pPr>
      <w:r w:rsidRPr="0072309C">
        <w:rPr>
          <w:noProof/>
        </w:rPr>
        <w:t xml:space="preserve">Muller, R.U., Kubie, J.L., and Ranck, J.B. (1987). Spatial firing patterns of hippocampal complex-spike cells in a fixed environment. J. Neurosci. </w:t>
      </w:r>
      <w:r w:rsidRPr="0072309C">
        <w:rPr>
          <w:i/>
          <w:iCs/>
          <w:noProof/>
        </w:rPr>
        <w:t>7</w:t>
      </w:r>
      <w:r w:rsidRPr="0072309C">
        <w:rPr>
          <w:noProof/>
        </w:rPr>
        <w:t>, 1935–1950.</w:t>
      </w:r>
    </w:p>
    <w:p w14:paraId="2729D0CC" w14:textId="77777777" w:rsidR="0072309C" w:rsidRPr="0072309C" w:rsidRDefault="0072309C" w:rsidP="0072309C">
      <w:pPr>
        <w:widowControl w:val="0"/>
        <w:autoSpaceDE w:val="0"/>
        <w:autoSpaceDN w:val="0"/>
        <w:adjustRightInd w:val="0"/>
        <w:rPr>
          <w:noProof/>
        </w:rPr>
      </w:pPr>
      <w:r w:rsidRPr="0072309C">
        <w:rPr>
          <w:noProof/>
        </w:rPr>
        <w:t xml:space="preserve">Neunuebel, J.P., and Knierim, J.J. (2014). CA3 Retrieves Coherent Representations from Degraded Input: Direct Evidence for CA3 Pattern Completion and Dentate Gyrus Pattern Separation. Neuron </w:t>
      </w:r>
      <w:r w:rsidRPr="0072309C">
        <w:rPr>
          <w:i/>
          <w:iCs/>
          <w:noProof/>
        </w:rPr>
        <w:t>81</w:t>
      </w:r>
      <w:r w:rsidRPr="0072309C">
        <w:rPr>
          <w:noProof/>
        </w:rPr>
        <w:t>, 416–427.</w:t>
      </w:r>
    </w:p>
    <w:p w14:paraId="0A3BEFBD" w14:textId="77777777" w:rsidR="0072309C" w:rsidRPr="0072309C" w:rsidRDefault="0072309C" w:rsidP="0072309C">
      <w:pPr>
        <w:widowControl w:val="0"/>
        <w:autoSpaceDE w:val="0"/>
        <w:autoSpaceDN w:val="0"/>
        <w:adjustRightInd w:val="0"/>
        <w:rPr>
          <w:noProof/>
        </w:rPr>
      </w:pPr>
      <w:r w:rsidRPr="0072309C">
        <w:rPr>
          <w:noProof/>
        </w:rPr>
        <w:t>O’Keefe, J., and Nadel, L. (1978). The hippocampus as a cognitive map (Clarendon Press).</w:t>
      </w:r>
    </w:p>
    <w:p w14:paraId="3868E008" w14:textId="77777777" w:rsidR="0072309C" w:rsidRPr="0072309C" w:rsidRDefault="0072309C" w:rsidP="0072309C">
      <w:pPr>
        <w:widowControl w:val="0"/>
        <w:autoSpaceDE w:val="0"/>
        <w:autoSpaceDN w:val="0"/>
        <w:adjustRightInd w:val="0"/>
        <w:rPr>
          <w:noProof/>
        </w:rPr>
      </w:pPr>
      <w:r w:rsidRPr="0072309C">
        <w:rPr>
          <w:noProof/>
        </w:rPr>
        <w:t xml:space="preserve">O’Keefe, J., and Recce, M.L. (1993). Phase relationship between hippocampal place units and the EEG theta rhythm. Hippocampus </w:t>
      </w:r>
      <w:r w:rsidRPr="0072309C">
        <w:rPr>
          <w:i/>
          <w:iCs/>
          <w:noProof/>
        </w:rPr>
        <w:t>3</w:t>
      </w:r>
      <w:r w:rsidRPr="0072309C">
        <w:rPr>
          <w:noProof/>
        </w:rPr>
        <w:t>, 317–330.</w:t>
      </w:r>
    </w:p>
    <w:p w14:paraId="2A67597E" w14:textId="77777777" w:rsidR="0072309C" w:rsidRPr="0072309C" w:rsidRDefault="0072309C" w:rsidP="0072309C">
      <w:pPr>
        <w:widowControl w:val="0"/>
        <w:autoSpaceDE w:val="0"/>
        <w:autoSpaceDN w:val="0"/>
        <w:adjustRightInd w:val="0"/>
        <w:rPr>
          <w:noProof/>
        </w:rPr>
      </w:pPr>
      <w:r w:rsidRPr="0072309C">
        <w:rPr>
          <w:noProof/>
        </w:rPr>
        <w:t xml:space="preserve">O’Keefe, J., and Speakman, A. (1987). Single unit activity in the rat hippocampus during a spatial memory task. Exp. Brain Res. </w:t>
      </w:r>
      <w:r w:rsidRPr="0072309C">
        <w:rPr>
          <w:i/>
          <w:iCs/>
          <w:noProof/>
        </w:rPr>
        <w:t>68</w:t>
      </w:r>
      <w:r w:rsidRPr="0072309C">
        <w:rPr>
          <w:noProof/>
        </w:rPr>
        <w:t>, 1–27.</w:t>
      </w:r>
    </w:p>
    <w:p w14:paraId="59E0EE4B" w14:textId="77777777" w:rsidR="0072309C" w:rsidRPr="0072309C" w:rsidRDefault="0072309C" w:rsidP="0072309C">
      <w:pPr>
        <w:widowControl w:val="0"/>
        <w:autoSpaceDE w:val="0"/>
        <w:autoSpaceDN w:val="0"/>
        <w:adjustRightInd w:val="0"/>
        <w:rPr>
          <w:noProof/>
        </w:rPr>
      </w:pPr>
      <w:r w:rsidRPr="0072309C">
        <w:rPr>
          <w:noProof/>
        </w:rPr>
        <w:t xml:space="preserve">O’Keefe, J.M., and Dostrovsky, J.O. (1971). The hippocampus as a spatial map. Preliminary evidence from unit activity in the freely-moving rat. Brain Res. </w:t>
      </w:r>
      <w:r w:rsidRPr="0072309C">
        <w:rPr>
          <w:i/>
          <w:iCs/>
          <w:noProof/>
        </w:rPr>
        <w:t>34</w:t>
      </w:r>
      <w:r w:rsidRPr="0072309C">
        <w:rPr>
          <w:noProof/>
        </w:rPr>
        <w:t>, 171–175.</w:t>
      </w:r>
    </w:p>
    <w:p w14:paraId="2522A3F1" w14:textId="77777777" w:rsidR="0072309C" w:rsidRPr="0072309C" w:rsidRDefault="0072309C" w:rsidP="0072309C">
      <w:pPr>
        <w:widowControl w:val="0"/>
        <w:autoSpaceDE w:val="0"/>
        <w:autoSpaceDN w:val="0"/>
        <w:adjustRightInd w:val="0"/>
        <w:rPr>
          <w:noProof/>
        </w:rPr>
      </w:pPr>
      <w:r w:rsidRPr="0072309C">
        <w:rPr>
          <w:noProof/>
        </w:rPr>
        <w:t xml:space="preserve">Oliva, A., Fernández-Ruiz, A., Buzsáki, G., and Berényi, A. (2016). Role of Hippocampal CA2 Region in Triggering Sharp-Wave Ripples. Neuron </w:t>
      </w:r>
      <w:r w:rsidRPr="0072309C">
        <w:rPr>
          <w:i/>
          <w:iCs/>
          <w:noProof/>
        </w:rPr>
        <w:t>91</w:t>
      </w:r>
      <w:r w:rsidRPr="0072309C">
        <w:rPr>
          <w:noProof/>
        </w:rPr>
        <w:t>, 1342–1355.</w:t>
      </w:r>
    </w:p>
    <w:p w14:paraId="3CF80F38" w14:textId="77777777" w:rsidR="0072309C" w:rsidRPr="0072309C" w:rsidRDefault="0072309C" w:rsidP="0072309C">
      <w:pPr>
        <w:widowControl w:val="0"/>
        <w:autoSpaceDE w:val="0"/>
        <w:autoSpaceDN w:val="0"/>
        <w:adjustRightInd w:val="0"/>
        <w:rPr>
          <w:noProof/>
        </w:rPr>
      </w:pPr>
      <w:r w:rsidRPr="0072309C">
        <w:rPr>
          <w:noProof/>
        </w:rPr>
        <w:t xml:space="preserve">Pastalkova, E., Itskov, V., Amarasingham, A., and Buzsáki, G. (2008). Internally generated cell assembly sequences in the rat hippocampus. Science (80-. ). </w:t>
      </w:r>
      <w:r w:rsidRPr="0072309C">
        <w:rPr>
          <w:i/>
          <w:iCs/>
          <w:noProof/>
        </w:rPr>
        <w:t>321</w:t>
      </w:r>
      <w:r w:rsidRPr="0072309C">
        <w:rPr>
          <w:noProof/>
        </w:rPr>
        <w:t>, 1322–1327.</w:t>
      </w:r>
    </w:p>
    <w:p w14:paraId="136CB9CD" w14:textId="77777777" w:rsidR="0072309C" w:rsidRPr="0072309C" w:rsidRDefault="0072309C" w:rsidP="0072309C">
      <w:pPr>
        <w:widowControl w:val="0"/>
        <w:autoSpaceDE w:val="0"/>
        <w:autoSpaceDN w:val="0"/>
        <w:adjustRightInd w:val="0"/>
        <w:rPr>
          <w:noProof/>
        </w:rPr>
      </w:pPr>
      <w:r w:rsidRPr="0072309C">
        <w:rPr>
          <w:noProof/>
        </w:rPr>
        <w:t xml:space="preserve">Pfeiffer, B.E., and Foster, D.J. (2013). Hippocampal place-cell sequences depict future paths to remembered goals. Nature </w:t>
      </w:r>
      <w:r w:rsidRPr="0072309C">
        <w:rPr>
          <w:i/>
          <w:iCs/>
          <w:noProof/>
        </w:rPr>
        <w:t>497</w:t>
      </w:r>
      <w:r w:rsidRPr="0072309C">
        <w:rPr>
          <w:noProof/>
        </w:rPr>
        <w:t>, 74–79.</w:t>
      </w:r>
    </w:p>
    <w:p w14:paraId="4D20BAE0" w14:textId="77777777" w:rsidR="0072309C" w:rsidRPr="0072309C" w:rsidRDefault="0072309C" w:rsidP="0072309C">
      <w:pPr>
        <w:widowControl w:val="0"/>
        <w:autoSpaceDE w:val="0"/>
        <w:autoSpaceDN w:val="0"/>
        <w:adjustRightInd w:val="0"/>
        <w:rPr>
          <w:noProof/>
        </w:rPr>
      </w:pPr>
      <w:r w:rsidRPr="0072309C">
        <w:rPr>
          <w:noProof/>
        </w:rPr>
        <w:t xml:space="preserve">Pikkarainen, M., Rönkkö, S., Savander, V., Insausti, R., and Pitkänen, A. (1999). Projections from the lateral, basal, and accessory basal nuclei of the amygdala to the hippocampal formation in rat. J. Comp. Neurol. </w:t>
      </w:r>
      <w:r w:rsidRPr="0072309C">
        <w:rPr>
          <w:i/>
          <w:iCs/>
          <w:noProof/>
        </w:rPr>
        <w:t>403</w:t>
      </w:r>
      <w:r w:rsidRPr="0072309C">
        <w:rPr>
          <w:noProof/>
        </w:rPr>
        <w:t>, 229–260.</w:t>
      </w:r>
    </w:p>
    <w:p w14:paraId="7BADEF33" w14:textId="77777777" w:rsidR="0072309C" w:rsidRPr="0072309C" w:rsidRDefault="0072309C" w:rsidP="0072309C">
      <w:pPr>
        <w:widowControl w:val="0"/>
        <w:autoSpaceDE w:val="0"/>
        <w:autoSpaceDN w:val="0"/>
        <w:adjustRightInd w:val="0"/>
        <w:rPr>
          <w:noProof/>
        </w:rPr>
      </w:pPr>
      <w:r w:rsidRPr="0072309C">
        <w:rPr>
          <w:noProof/>
        </w:rPr>
        <w:t xml:space="preserve">Pitkänen, A., Pikkarainen, M., Nurminen, N., and Ylinen, A. (2000). Reciprocal connections between the amygdala and the hippocampal formation, perirhinal cortex, and postrhinal cortex in rat. A review. Ann. N. Y. Acad. Sci. </w:t>
      </w:r>
      <w:r w:rsidRPr="0072309C">
        <w:rPr>
          <w:i/>
          <w:iCs/>
          <w:noProof/>
        </w:rPr>
        <w:t>911</w:t>
      </w:r>
      <w:r w:rsidRPr="0072309C">
        <w:rPr>
          <w:noProof/>
        </w:rPr>
        <w:t>, 369–391.</w:t>
      </w:r>
    </w:p>
    <w:p w14:paraId="5ABE70D6" w14:textId="77777777" w:rsidR="0072309C" w:rsidRPr="0072309C" w:rsidRDefault="0072309C" w:rsidP="0072309C">
      <w:pPr>
        <w:widowControl w:val="0"/>
        <w:autoSpaceDE w:val="0"/>
        <w:autoSpaceDN w:val="0"/>
        <w:adjustRightInd w:val="0"/>
        <w:rPr>
          <w:noProof/>
        </w:rPr>
      </w:pPr>
      <w:r w:rsidRPr="0072309C">
        <w:rPr>
          <w:noProof/>
        </w:rPr>
        <w:t xml:space="preserve">Rainnie, D.G., Mania, I., Mascagni, F., and McDonald, A.J. (2006). Physiological and morphological characterization of parvalbumin-containing interneurons of the rat basolateral amygdala. J. Comp. Neurol. </w:t>
      </w:r>
      <w:r w:rsidRPr="0072309C">
        <w:rPr>
          <w:i/>
          <w:iCs/>
          <w:noProof/>
        </w:rPr>
        <w:t>498</w:t>
      </w:r>
      <w:r w:rsidRPr="0072309C">
        <w:rPr>
          <w:noProof/>
        </w:rPr>
        <w:t>, 142–161.</w:t>
      </w:r>
    </w:p>
    <w:p w14:paraId="56FB9E94" w14:textId="77777777" w:rsidR="0072309C" w:rsidRPr="0072309C" w:rsidRDefault="0072309C" w:rsidP="0072309C">
      <w:pPr>
        <w:widowControl w:val="0"/>
        <w:autoSpaceDE w:val="0"/>
        <w:autoSpaceDN w:val="0"/>
        <w:adjustRightInd w:val="0"/>
        <w:rPr>
          <w:noProof/>
        </w:rPr>
      </w:pPr>
      <w:r w:rsidRPr="0072309C">
        <w:rPr>
          <w:noProof/>
        </w:rPr>
        <w:t xml:space="preserve">Rajasethupathy, P., Sankaran, S., Marshel, J.H., Kim, C.K., Ferenczi, E., Lee, S.Y., Berndt, A., Ramakrishnan, C., Jaffe, A., Lo, M., et al. (2015). Projections from neocortex mediate top-down control of memory retrieval. Nature </w:t>
      </w:r>
      <w:r w:rsidRPr="0072309C">
        <w:rPr>
          <w:i/>
          <w:iCs/>
          <w:noProof/>
        </w:rPr>
        <w:t>526</w:t>
      </w:r>
      <w:r w:rsidRPr="0072309C">
        <w:rPr>
          <w:noProof/>
        </w:rPr>
        <w:t>, 653–659.</w:t>
      </w:r>
    </w:p>
    <w:p w14:paraId="0DFF6FA2" w14:textId="77777777" w:rsidR="0072309C" w:rsidRPr="0072309C" w:rsidRDefault="0072309C" w:rsidP="0072309C">
      <w:pPr>
        <w:widowControl w:val="0"/>
        <w:autoSpaceDE w:val="0"/>
        <w:autoSpaceDN w:val="0"/>
        <w:adjustRightInd w:val="0"/>
        <w:rPr>
          <w:noProof/>
        </w:rPr>
      </w:pPr>
      <w:r w:rsidRPr="0072309C">
        <w:rPr>
          <w:noProof/>
        </w:rPr>
        <w:t xml:space="preserve">Ranganath, C., and Hsieh, L.-T. (2016). The hippocampus: a special place for time. Ann. N. Y. Acad. Sci. </w:t>
      </w:r>
      <w:r w:rsidRPr="0072309C">
        <w:rPr>
          <w:i/>
          <w:iCs/>
          <w:noProof/>
        </w:rPr>
        <w:t>1369</w:t>
      </w:r>
      <w:r w:rsidRPr="0072309C">
        <w:rPr>
          <w:noProof/>
        </w:rPr>
        <w:t>, 93–110.</w:t>
      </w:r>
    </w:p>
    <w:p w14:paraId="1B6A417E" w14:textId="77777777" w:rsidR="0072309C" w:rsidRPr="0072309C" w:rsidRDefault="0072309C" w:rsidP="0072309C">
      <w:pPr>
        <w:widowControl w:val="0"/>
        <w:autoSpaceDE w:val="0"/>
        <w:autoSpaceDN w:val="0"/>
        <w:adjustRightInd w:val="0"/>
        <w:rPr>
          <w:noProof/>
        </w:rPr>
      </w:pPr>
      <w:r w:rsidRPr="0072309C">
        <w:rPr>
          <w:noProof/>
        </w:rPr>
        <w:t xml:space="preserve">Rashid, A.J., Yan, C., Mercaldo, V., Hsiang, H.-L.L., Park, S., Cole, C.J., De Cristofaro, A., Yu, J., Ramakrishnan, C., Lee, S.Y., et al. (2016). Competition between engrams influences fear memory formation and recall. Science (80-. ). </w:t>
      </w:r>
      <w:r w:rsidRPr="0072309C">
        <w:rPr>
          <w:i/>
          <w:iCs/>
          <w:noProof/>
        </w:rPr>
        <w:t>353</w:t>
      </w:r>
      <w:r w:rsidRPr="0072309C">
        <w:rPr>
          <w:noProof/>
        </w:rPr>
        <w:t>, 383–387.</w:t>
      </w:r>
    </w:p>
    <w:p w14:paraId="565F359F" w14:textId="77777777" w:rsidR="0072309C" w:rsidRPr="0072309C" w:rsidRDefault="0072309C" w:rsidP="0072309C">
      <w:pPr>
        <w:widowControl w:val="0"/>
        <w:autoSpaceDE w:val="0"/>
        <w:autoSpaceDN w:val="0"/>
        <w:adjustRightInd w:val="0"/>
        <w:rPr>
          <w:noProof/>
        </w:rPr>
      </w:pPr>
      <w:r w:rsidRPr="0072309C">
        <w:rPr>
          <w:noProof/>
        </w:rPr>
        <w:t xml:space="preserve">Redish, A.D. (2016). Vicarious trial and error. Nat. Rev. Neurosci. </w:t>
      </w:r>
      <w:r w:rsidRPr="0072309C">
        <w:rPr>
          <w:i/>
          <w:iCs/>
          <w:noProof/>
        </w:rPr>
        <w:t>17</w:t>
      </w:r>
      <w:r w:rsidRPr="0072309C">
        <w:rPr>
          <w:noProof/>
        </w:rPr>
        <w:t>, 147–159.</w:t>
      </w:r>
    </w:p>
    <w:p w14:paraId="1D98ED1B" w14:textId="77777777" w:rsidR="0072309C" w:rsidRPr="0072309C" w:rsidRDefault="0072309C" w:rsidP="0072309C">
      <w:pPr>
        <w:widowControl w:val="0"/>
        <w:autoSpaceDE w:val="0"/>
        <w:autoSpaceDN w:val="0"/>
        <w:adjustRightInd w:val="0"/>
        <w:rPr>
          <w:noProof/>
        </w:rPr>
      </w:pPr>
      <w:r w:rsidRPr="0072309C">
        <w:rPr>
          <w:noProof/>
        </w:rPr>
        <w:t xml:space="preserve">Robinson, N.T.M., Priestley, J.B., Rueckemann, J.W., Garcia, A.D., Smeglin, V.A., Marino, F.A., and Eichenbaum, H. (2017). Medial Entorhinal Cortex Selectively Supports Temporal Coding by Hippocampal Neurons. Neuron </w:t>
      </w:r>
      <w:r w:rsidRPr="0072309C">
        <w:rPr>
          <w:i/>
          <w:iCs/>
          <w:noProof/>
        </w:rPr>
        <w:t>94</w:t>
      </w:r>
      <w:r w:rsidRPr="0072309C">
        <w:rPr>
          <w:noProof/>
        </w:rPr>
        <w:t>, 677–688.e6.</w:t>
      </w:r>
    </w:p>
    <w:p w14:paraId="0ECCDE35" w14:textId="77777777" w:rsidR="0072309C" w:rsidRPr="0072309C" w:rsidRDefault="0072309C" w:rsidP="0072309C">
      <w:pPr>
        <w:widowControl w:val="0"/>
        <w:autoSpaceDE w:val="0"/>
        <w:autoSpaceDN w:val="0"/>
        <w:adjustRightInd w:val="0"/>
        <w:rPr>
          <w:noProof/>
        </w:rPr>
      </w:pPr>
      <w:r w:rsidRPr="0072309C">
        <w:rPr>
          <w:noProof/>
        </w:rPr>
        <w:t xml:space="preserve">Rolls, E.T. (1996). A theory of hippocampal function in memory. Hippocampus </w:t>
      </w:r>
      <w:r w:rsidRPr="0072309C">
        <w:rPr>
          <w:i/>
          <w:iCs/>
          <w:noProof/>
        </w:rPr>
        <w:t>6</w:t>
      </w:r>
      <w:r w:rsidRPr="0072309C">
        <w:rPr>
          <w:noProof/>
        </w:rPr>
        <w:t>, 601–620.</w:t>
      </w:r>
    </w:p>
    <w:p w14:paraId="64754FF9" w14:textId="77777777" w:rsidR="0072309C" w:rsidRPr="0072309C" w:rsidRDefault="0072309C" w:rsidP="0072309C">
      <w:pPr>
        <w:widowControl w:val="0"/>
        <w:autoSpaceDE w:val="0"/>
        <w:autoSpaceDN w:val="0"/>
        <w:adjustRightInd w:val="0"/>
        <w:rPr>
          <w:noProof/>
        </w:rPr>
      </w:pPr>
      <w:r w:rsidRPr="0072309C">
        <w:rPr>
          <w:noProof/>
        </w:rPr>
        <w:t xml:space="preserve">Rolls, E.T., Stringer, S.M., and Elliot, T. (2006). Entorhinal cortex grid cells can map to hippocampal place cells by competitive learning. Netw. Comput. Neural Syst. </w:t>
      </w:r>
      <w:r w:rsidRPr="0072309C">
        <w:rPr>
          <w:i/>
          <w:iCs/>
          <w:noProof/>
        </w:rPr>
        <w:t>17</w:t>
      </w:r>
      <w:r w:rsidRPr="0072309C">
        <w:rPr>
          <w:noProof/>
        </w:rPr>
        <w:t>, 447–465.</w:t>
      </w:r>
    </w:p>
    <w:p w14:paraId="0389F08E" w14:textId="77777777" w:rsidR="0072309C" w:rsidRPr="0072309C" w:rsidRDefault="0072309C" w:rsidP="0072309C">
      <w:pPr>
        <w:widowControl w:val="0"/>
        <w:autoSpaceDE w:val="0"/>
        <w:autoSpaceDN w:val="0"/>
        <w:adjustRightInd w:val="0"/>
        <w:rPr>
          <w:noProof/>
        </w:rPr>
      </w:pPr>
      <w:r w:rsidRPr="0072309C">
        <w:rPr>
          <w:noProof/>
        </w:rPr>
        <w:t xml:space="preserve">Roy, D.S., Kitamura, T., Okuyama, T., Ogawa, S.K., Sun, C., Obata, Y., Yoshiki, A., and Tonegawa, S. (2017). Distinct Neural Circuits for the Formation and Retrieval of Episodic Memories. Cell </w:t>
      </w:r>
      <w:r w:rsidRPr="0072309C">
        <w:rPr>
          <w:i/>
          <w:iCs/>
          <w:noProof/>
        </w:rPr>
        <w:t>170</w:t>
      </w:r>
      <w:r w:rsidRPr="0072309C">
        <w:rPr>
          <w:noProof/>
        </w:rPr>
        <w:t>, 1000–1012.e19.</w:t>
      </w:r>
    </w:p>
    <w:p w14:paraId="5DDE3D0B" w14:textId="77777777" w:rsidR="0072309C" w:rsidRPr="0072309C" w:rsidRDefault="0072309C" w:rsidP="0072309C">
      <w:pPr>
        <w:widowControl w:val="0"/>
        <w:autoSpaceDE w:val="0"/>
        <w:autoSpaceDN w:val="0"/>
        <w:adjustRightInd w:val="0"/>
        <w:rPr>
          <w:noProof/>
        </w:rPr>
      </w:pPr>
      <w:r w:rsidRPr="0072309C">
        <w:rPr>
          <w:noProof/>
        </w:rPr>
        <w:t xml:space="preserve">Rueckemann, J.W., DiMauro, A.J., Rangel, L.M., Han, X., Boyden, E.S., and Eichenbaum, H. (2016). Transient optogenetic inactivation of the medial entorhinal cortex biases the active population of hippocampal neurons. Hippocampus </w:t>
      </w:r>
      <w:r w:rsidRPr="0072309C">
        <w:rPr>
          <w:i/>
          <w:iCs/>
          <w:noProof/>
        </w:rPr>
        <w:t>26</w:t>
      </w:r>
      <w:r w:rsidRPr="0072309C">
        <w:rPr>
          <w:noProof/>
        </w:rPr>
        <w:t>, 246–260.</w:t>
      </w:r>
    </w:p>
    <w:p w14:paraId="31D8B773" w14:textId="77777777" w:rsidR="0072309C" w:rsidRPr="0072309C" w:rsidRDefault="0072309C" w:rsidP="0072309C">
      <w:pPr>
        <w:widowControl w:val="0"/>
        <w:autoSpaceDE w:val="0"/>
        <w:autoSpaceDN w:val="0"/>
        <w:adjustRightInd w:val="0"/>
        <w:rPr>
          <w:noProof/>
        </w:rPr>
      </w:pPr>
      <w:r w:rsidRPr="0072309C">
        <w:rPr>
          <w:noProof/>
        </w:rPr>
        <w:t xml:space="preserve">Salz, D.M., Tiganj, Z., Khasnabish, S., Kohley, A., Sheehan, D., Howard, M.W., and Eichenbaum, H. (2016). Time Cells in Hippocampal Area CA3. J. Neurosci. </w:t>
      </w:r>
      <w:r w:rsidRPr="0072309C">
        <w:rPr>
          <w:i/>
          <w:iCs/>
          <w:noProof/>
        </w:rPr>
        <w:t>36</w:t>
      </w:r>
      <w:r w:rsidRPr="0072309C">
        <w:rPr>
          <w:noProof/>
        </w:rPr>
        <w:t>, 7476–7484.</w:t>
      </w:r>
    </w:p>
    <w:p w14:paraId="62027232" w14:textId="77777777" w:rsidR="0072309C" w:rsidRPr="0072309C" w:rsidRDefault="0072309C" w:rsidP="0072309C">
      <w:pPr>
        <w:widowControl w:val="0"/>
        <w:autoSpaceDE w:val="0"/>
        <w:autoSpaceDN w:val="0"/>
        <w:adjustRightInd w:val="0"/>
        <w:rPr>
          <w:noProof/>
        </w:rPr>
      </w:pPr>
      <w:r w:rsidRPr="0072309C">
        <w:rPr>
          <w:noProof/>
        </w:rPr>
        <w:t xml:space="preserve">Schlesiger, M.I., Cannova, C.C., Boublil, B.L., Hales, J.B., Mankin, E.A., Brandon, M.P., Leutgeb, J.K., Leibold, C., and Leutgeb, S. (2015). The medial entorhinal cortex is necessary for temporal organization of hippocampal neuronal activity. Nat. Neurosci. </w:t>
      </w:r>
      <w:r w:rsidRPr="0072309C">
        <w:rPr>
          <w:i/>
          <w:iCs/>
          <w:noProof/>
        </w:rPr>
        <w:t>18</w:t>
      </w:r>
      <w:r w:rsidRPr="0072309C">
        <w:rPr>
          <w:noProof/>
        </w:rPr>
        <w:t>, 1123–1132.</w:t>
      </w:r>
    </w:p>
    <w:p w14:paraId="12E3C394" w14:textId="77777777" w:rsidR="0072309C" w:rsidRPr="0072309C" w:rsidRDefault="0072309C" w:rsidP="0072309C">
      <w:pPr>
        <w:widowControl w:val="0"/>
        <w:autoSpaceDE w:val="0"/>
        <w:autoSpaceDN w:val="0"/>
        <w:adjustRightInd w:val="0"/>
        <w:rPr>
          <w:noProof/>
        </w:rPr>
      </w:pPr>
      <w:r w:rsidRPr="0072309C">
        <w:rPr>
          <w:noProof/>
        </w:rPr>
        <w:t xml:space="preserve">Schmidt, R., Diba, K., Leibold, C., Schmitz, D., Buzsaki, G., and Kempter, R. (2009). Single-Trial Phase Precession in the Hippocampus. J. Neurosci. </w:t>
      </w:r>
      <w:r w:rsidRPr="0072309C">
        <w:rPr>
          <w:i/>
          <w:iCs/>
          <w:noProof/>
        </w:rPr>
        <w:t>29</w:t>
      </w:r>
      <w:r w:rsidRPr="0072309C">
        <w:rPr>
          <w:noProof/>
        </w:rPr>
        <w:t>, 13232–13241.</w:t>
      </w:r>
    </w:p>
    <w:p w14:paraId="46D2CF52" w14:textId="77777777" w:rsidR="0072309C" w:rsidRPr="0072309C" w:rsidRDefault="0072309C" w:rsidP="0072309C">
      <w:pPr>
        <w:widowControl w:val="0"/>
        <w:autoSpaceDE w:val="0"/>
        <w:autoSpaceDN w:val="0"/>
        <w:adjustRightInd w:val="0"/>
        <w:rPr>
          <w:noProof/>
        </w:rPr>
      </w:pPr>
      <w:r w:rsidRPr="0072309C">
        <w:rPr>
          <w:noProof/>
        </w:rPr>
        <w:t xml:space="preserve">Scoville, W.B., and Milner, B. (1957). Loss of recent memory after bilateral hippocampal lesions. J. Neurol. Neurosurg. Psychiat </w:t>
      </w:r>
      <w:r w:rsidRPr="0072309C">
        <w:rPr>
          <w:i/>
          <w:iCs/>
          <w:noProof/>
        </w:rPr>
        <w:t>20</w:t>
      </w:r>
      <w:r w:rsidRPr="0072309C">
        <w:rPr>
          <w:noProof/>
        </w:rPr>
        <w:t>, 103–113.</w:t>
      </w:r>
    </w:p>
    <w:p w14:paraId="20684C5D" w14:textId="77777777" w:rsidR="0072309C" w:rsidRPr="0072309C" w:rsidRDefault="0072309C" w:rsidP="0072309C">
      <w:pPr>
        <w:widowControl w:val="0"/>
        <w:autoSpaceDE w:val="0"/>
        <w:autoSpaceDN w:val="0"/>
        <w:adjustRightInd w:val="0"/>
        <w:rPr>
          <w:noProof/>
        </w:rPr>
      </w:pPr>
      <w:r w:rsidRPr="0072309C">
        <w:rPr>
          <w:noProof/>
        </w:rPr>
        <w:t xml:space="preserve">Seidenbecher, T., Laxmi, T.R., Stork, O., and Pape, H.-C. (2003). Amygdalar and Hippocampal Theta Rhythm Synchronization During Fear Memory Retrieval. Science (80-. ). </w:t>
      </w:r>
      <w:r w:rsidRPr="0072309C">
        <w:rPr>
          <w:i/>
          <w:iCs/>
          <w:noProof/>
        </w:rPr>
        <w:t>301</w:t>
      </w:r>
      <w:r w:rsidRPr="0072309C">
        <w:rPr>
          <w:noProof/>
        </w:rPr>
        <w:t>, 846–850.</w:t>
      </w:r>
    </w:p>
    <w:p w14:paraId="5C4661E0" w14:textId="77777777" w:rsidR="0072309C" w:rsidRPr="0072309C" w:rsidRDefault="0072309C" w:rsidP="0072309C">
      <w:pPr>
        <w:widowControl w:val="0"/>
        <w:autoSpaceDE w:val="0"/>
        <w:autoSpaceDN w:val="0"/>
        <w:adjustRightInd w:val="0"/>
        <w:rPr>
          <w:noProof/>
        </w:rPr>
      </w:pPr>
      <w:r w:rsidRPr="0072309C">
        <w:rPr>
          <w:noProof/>
        </w:rPr>
        <w:t>Semon, R. (1921). The Mneme (London: George Allen &amp; Unwin).</w:t>
      </w:r>
    </w:p>
    <w:p w14:paraId="1325C344" w14:textId="77777777" w:rsidR="0072309C" w:rsidRPr="0072309C" w:rsidRDefault="0072309C" w:rsidP="0072309C">
      <w:pPr>
        <w:widowControl w:val="0"/>
        <w:autoSpaceDE w:val="0"/>
        <w:autoSpaceDN w:val="0"/>
        <w:adjustRightInd w:val="0"/>
        <w:rPr>
          <w:noProof/>
        </w:rPr>
      </w:pPr>
      <w:r w:rsidRPr="0072309C">
        <w:rPr>
          <w:noProof/>
        </w:rPr>
        <w:t xml:space="preserve">Senn, V., Wolff, S.B.E., Herry, C., Grenier, F., Ehrlich, I., Gründemann, J., Fadok, J.P., Müller, C., Letzkus, J.J., and Lüthi, A. (2014). Long-Range Connectivity Defines Behavioral Specificity of Amygdala Neurons. Neuron </w:t>
      </w:r>
      <w:r w:rsidRPr="0072309C">
        <w:rPr>
          <w:i/>
          <w:iCs/>
          <w:noProof/>
        </w:rPr>
        <w:t>81</w:t>
      </w:r>
      <w:r w:rsidRPr="0072309C">
        <w:rPr>
          <w:noProof/>
        </w:rPr>
        <w:t>, 428–437.</w:t>
      </w:r>
    </w:p>
    <w:p w14:paraId="2AC0C8F8" w14:textId="77777777" w:rsidR="0072309C" w:rsidRPr="0072309C" w:rsidRDefault="0072309C" w:rsidP="0072309C">
      <w:pPr>
        <w:widowControl w:val="0"/>
        <w:autoSpaceDE w:val="0"/>
        <w:autoSpaceDN w:val="0"/>
        <w:adjustRightInd w:val="0"/>
        <w:rPr>
          <w:noProof/>
        </w:rPr>
      </w:pPr>
      <w:r w:rsidRPr="0072309C">
        <w:rPr>
          <w:noProof/>
        </w:rPr>
        <w:t xml:space="preserve">Skaggs, W.E., McNaughton, B.L., Wilson, M.A., and Barnes, C.A. (1996). Theta phase precession in hippocampal neuronal populations and the compression of temporal sequences. Hippocampus </w:t>
      </w:r>
      <w:r w:rsidRPr="0072309C">
        <w:rPr>
          <w:i/>
          <w:iCs/>
          <w:noProof/>
        </w:rPr>
        <w:t>6</w:t>
      </w:r>
      <w:r w:rsidRPr="0072309C">
        <w:rPr>
          <w:noProof/>
        </w:rPr>
        <w:t>, 149–172.</w:t>
      </w:r>
    </w:p>
    <w:p w14:paraId="40EA8D96" w14:textId="77777777" w:rsidR="0072309C" w:rsidRPr="0072309C" w:rsidRDefault="0072309C" w:rsidP="0072309C">
      <w:pPr>
        <w:widowControl w:val="0"/>
        <w:autoSpaceDE w:val="0"/>
        <w:autoSpaceDN w:val="0"/>
        <w:adjustRightInd w:val="0"/>
        <w:rPr>
          <w:noProof/>
        </w:rPr>
      </w:pPr>
      <w:r w:rsidRPr="0072309C">
        <w:rPr>
          <w:noProof/>
        </w:rPr>
        <w:t xml:space="preserve">Smith, D.M., and Bulkin, D.A. (2014). The form and function of hippocampal context representations. Neurosci. Biobehav. Rev. </w:t>
      </w:r>
      <w:r w:rsidRPr="0072309C">
        <w:rPr>
          <w:i/>
          <w:iCs/>
          <w:noProof/>
        </w:rPr>
        <w:t>40</w:t>
      </w:r>
      <w:r w:rsidRPr="0072309C">
        <w:rPr>
          <w:noProof/>
        </w:rPr>
        <w:t>, 52–61.</w:t>
      </w:r>
    </w:p>
    <w:p w14:paraId="014695E1" w14:textId="77777777" w:rsidR="0072309C" w:rsidRPr="0072309C" w:rsidRDefault="0072309C" w:rsidP="0072309C">
      <w:pPr>
        <w:widowControl w:val="0"/>
        <w:autoSpaceDE w:val="0"/>
        <w:autoSpaceDN w:val="0"/>
        <w:adjustRightInd w:val="0"/>
        <w:rPr>
          <w:noProof/>
        </w:rPr>
      </w:pPr>
      <w:r w:rsidRPr="0072309C">
        <w:rPr>
          <w:noProof/>
        </w:rPr>
        <w:t xml:space="preserve">Solstad, T., Moser, E.I., and Einevoll, G.T. (2006). From grid cells to place cells: A mathematical model. Hippocampus </w:t>
      </w:r>
      <w:r w:rsidRPr="0072309C">
        <w:rPr>
          <w:i/>
          <w:iCs/>
          <w:noProof/>
        </w:rPr>
        <w:t>16</w:t>
      </w:r>
      <w:r w:rsidRPr="0072309C">
        <w:rPr>
          <w:noProof/>
        </w:rPr>
        <w:t>, 1026–1031.</w:t>
      </w:r>
    </w:p>
    <w:p w14:paraId="0BF078D0" w14:textId="77777777" w:rsidR="0072309C" w:rsidRPr="0072309C" w:rsidRDefault="0072309C" w:rsidP="0072309C">
      <w:pPr>
        <w:widowControl w:val="0"/>
        <w:autoSpaceDE w:val="0"/>
        <w:autoSpaceDN w:val="0"/>
        <w:adjustRightInd w:val="0"/>
        <w:rPr>
          <w:noProof/>
        </w:rPr>
      </w:pPr>
      <w:r w:rsidRPr="0072309C">
        <w:rPr>
          <w:noProof/>
        </w:rPr>
        <w:t xml:space="preserve">Soltesz, I., and Losonczy, A. (2018). CA1 pyramidal cell diversity enabling parallel information processing in the hippocampus. Nat. Neurosci. </w:t>
      </w:r>
      <w:r w:rsidRPr="0072309C">
        <w:rPr>
          <w:i/>
          <w:iCs/>
          <w:noProof/>
        </w:rPr>
        <w:t>21</w:t>
      </w:r>
      <w:r w:rsidRPr="0072309C">
        <w:rPr>
          <w:noProof/>
        </w:rPr>
        <w:t>, 484–493.</w:t>
      </w:r>
    </w:p>
    <w:p w14:paraId="23576D27" w14:textId="77777777" w:rsidR="0072309C" w:rsidRPr="0072309C" w:rsidRDefault="0072309C" w:rsidP="0072309C">
      <w:pPr>
        <w:widowControl w:val="0"/>
        <w:autoSpaceDE w:val="0"/>
        <w:autoSpaceDN w:val="0"/>
        <w:adjustRightInd w:val="0"/>
        <w:rPr>
          <w:noProof/>
        </w:rPr>
      </w:pPr>
      <w:r w:rsidRPr="0072309C">
        <w:rPr>
          <w:noProof/>
        </w:rPr>
        <w:t xml:space="preserve">Squire, L.R. (1992). Memory and the hippocampus: a synthesis from findings with rats, monkeys, and humans. Psychol. Rev. </w:t>
      </w:r>
      <w:r w:rsidRPr="0072309C">
        <w:rPr>
          <w:i/>
          <w:iCs/>
          <w:noProof/>
        </w:rPr>
        <w:t>99</w:t>
      </w:r>
      <w:r w:rsidRPr="0072309C">
        <w:rPr>
          <w:noProof/>
        </w:rPr>
        <w:t>, 195–231.</w:t>
      </w:r>
    </w:p>
    <w:p w14:paraId="6C0328E0" w14:textId="77777777" w:rsidR="0072309C" w:rsidRPr="0072309C" w:rsidRDefault="0072309C" w:rsidP="0072309C">
      <w:pPr>
        <w:widowControl w:val="0"/>
        <w:autoSpaceDE w:val="0"/>
        <w:autoSpaceDN w:val="0"/>
        <w:adjustRightInd w:val="0"/>
        <w:rPr>
          <w:noProof/>
        </w:rPr>
      </w:pPr>
      <w:r w:rsidRPr="0072309C">
        <w:rPr>
          <w:noProof/>
        </w:rPr>
        <w:t>Squire, L.R., and Zola-Morgan, S. (1991). The Medial Temporal Lobe Memory System Downloaded from.</w:t>
      </w:r>
    </w:p>
    <w:p w14:paraId="5044084E" w14:textId="77777777" w:rsidR="0072309C" w:rsidRPr="0072309C" w:rsidRDefault="0072309C" w:rsidP="0072309C">
      <w:pPr>
        <w:widowControl w:val="0"/>
        <w:autoSpaceDE w:val="0"/>
        <w:autoSpaceDN w:val="0"/>
        <w:adjustRightInd w:val="0"/>
        <w:rPr>
          <w:noProof/>
        </w:rPr>
      </w:pPr>
      <w:r w:rsidRPr="0072309C">
        <w:rPr>
          <w:noProof/>
        </w:rPr>
        <w:t xml:space="preserve">van Strien, N.M., Cappaert, N.L.M., and Witter, M.P. (2009). The anatomy of memory: an interactive overview of the parahippocampal–hippocampal network. Nat. Rev. Neurosci. </w:t>
      </w:r>
      <w:r w:rsidRPr="0072309C">
        <w:rPr>
          <w:i/>
          <w:iCs/>
          <w:noProof/>
        </w:rPr>
        <w:t>10</w:t>
      </w:r>
      <w:r w:rsidRPr="0072309C">
        <w:rPr>
          <w:noProof/>
        </w:rPr>
        <w:t>, 272–282.</w:t>
      </w:r>
    </w:p>
    <w:p w14:paraId="5CFF825C" w14:textId="77777777" w:rsidR="0072309C" w:rsidRPr="0072309C" w:rsidRDefault="0072309C" w:rsidP="0072309C">
      <w:pPr>
        <w:widowControl w:val="0"/>
        <w:autoSpaceDE w:val="0"/>
        <w:autoSpaceDN w:val="0"/>
        <w:adjustRightInd w:val="0"/>
        <w:rPr>
          <w:noProof/>
        </w:rPr>
      </w:pPr>
      <w:r w:rsidRPr="0072309C">
        <w:rPr>
          <w:noProof/>
        </w:rPr>
        <w:t xml:space="preserve">Sun, Y., Nguyen, A.Q., Nguyen, J.P., Le, L., Saur, D., Choi, J., Callaway, E.M., and Xu, X. (2014). Cell-Type-Specific Circuit Connectivity of Hippocampal CA1 Revealed through Cre-Dependent Rabies Tracing. Cell Rep. </w:t>
      </w:r>
      <w:r w:rsidRPr="0072309C">
        <w:rPr>
          <w:i/>
          <w:iCs/>
          <w:noProof/>
        </w:rPr>
        <w:t>7</w:t>
      </w:r>
      <w:r w:rsidRPr="0072309C">
        <w:rPr>
          <w:noProof/>
        </w:rPr>
        <w:t>, 269–280.</w:t>
      </w:r>
    </w:p>
    <w:p w14:paraId="5138DE16" w14:textId="77777777" w:rsidR="0072309C" w:rsidRPr="0072309C" w:rsidRDefault="0072309C" w:rsidP="0072309C">
      <w:pPr>
        <w:widowControl w:val="0"/>
        <w:autoSpaceDE w:val="0"/>
        <w:autoSpaceDN w:val="0"/>
        <w:adjustRightInd w:val="0"/>
        <w:rPr>
          <w:noProof/>
        </w:rPr>
      </w:pPr>
      <w:r w:rsidRPr="0072309C">
        <w:rPr>
          <w:noProof/>
        </w:rPr>
        <w:t xml:space="preserve">Tang, Q., Burgalossi, A., Ebbesen, C.L., Ray, S., Naumann, R., Schmidt, H., Spicher, D., and Brecht, M. (2014). Pyramidal and Stellate Cell Specificity of Grid and Border Representations in Layer 2 of Medial Entorhinal Cortex. Neuron </w:t>
      </w:r>
      <w:r w:rsidRPr="0072309C">
        <w:rPr>
          <w:i/>
          <w:iCs/>
          <w:noProof/>
        </w:rPr>
        <w:t>84</w:t>
      </w:r>
      <w:r w:rsidRPr="0072309C">
        <w:rPr>
          <w:noProof/>
        </w:rPr>
        <w:t>, 1191–1197.</w:t>
      </w:r>
    </w:p>
    <w:p w14:paraId="0DACC398" w14:textId="77777777" w:rsidR="0072309C" w:rsidRPr="0072309C" w:rsidRDefault="0072309C" w:rsidP="0072309C">
      <w:pPr>
        <w:widowControl w:val="0"/>
        <w:autoSpaceDE w:val="0"/>
        <w:autoSpaceDN w:val="0"/>
        <w:adjustRightInd w:val="0"/>
        <w:rPr>
          <w:noProof/>
        </w:rPr>
      </w:pPr>
      <w:r w:rsidRPr="0072309C">
        <w:rPr>
          <w:noProof/>
        </w:rPr>
        <w:t xml:space="preserve">Taube, J.S., Muller, R.U., and Ranck, J.B. (1990). Head-direction cells recorded from the postsubiculum in freely moving rats. II. Effects of environmental manipulations. J. Neurosci. </w:t>
      </w:r>
      <w:r w:rsidRPr="0072309C">
        <w:rPr>
          <w:i/>
          <w:iCs/>
          <w:noProof/>
        </w:rPr>
        <w:t>10</w:t>
      </w:r>
      <w:r w:rsidRPr="0072309C">
        <w:rPr>
          <w:noProof/>
        </w:rPr>
        <w:t>, 436–447.</w:t>
      </w:r>
    </w:p>
    <w:p w14:paraId="37D84A47" w14:textId="77777777" w:rsidR="0072309C" w:rsidRPr="0072309C" w:rsidRDefault="0072309C" w:rsidP="0072309C">
      <w:pPr>
        <w:widowControl w:val="0"/>
        <w:autoSpaceDE w:val="0"/>
        <w:autoSpaceDN w:val="0"/>
        <w:adjustRightInd w:val="0"/>
        <w:rPr>
          <w:noProof/>
        </w:rPr>
      </w:pPr>
      <w:r w:rsidRPr="0072309C">
        <w:rPr>
          <w:noProof/>
        </w:rPr>
        <w:t xml:space="preserve">Terada, S., Sakurai, Y., Nakahara, H., and Fujisawa, S. (2017). Temporal and Rate Coding for Discrete Event Sequences in the Hippocampus. Neuron </w:t>
      </w:r>
      <w:r w:rsidRPr="0072309C">
        <w:rPr>
          <w:i/>
          <w:iCs/>
          <w:noProof/>
        </w:rPr>
        <w:t>94</w:t>
      </w:r>
      <w:r w:rsidRPr="0072309C">
        <w:rPr>
          <w:noProof/>
        </w:rPr>
        <w:t>, 1248–1262.e4.</w:t>
      </w:r>
    </w:p>
    <w:p w14:paraId="7FA65823" w14:textId="77777777" w:rsidR="0072309C" w:rsidRPr="0072309C" w:rsidRDefault="0072309C" w:rsidP="0072309C">
      <w:pPr>
        <w:widowControl w:val="0"/>
        <w:autoSpaceDE w:val="0"/>
        <w:autoSpaceDN w:val="0"/>
        <w:adjustRightInd w:val="0"/>
        <w:rPr>
          <w:noProof/>
        </w:rPr>
      </w:pPr>
      <w:r w:rsidRPr="0072309C">
        <w:rPr>
          <w:noProof/>
        </w:rPr>
        <w:t xml:space="preserve">Thompson, L.T., and Best, P.J. (1990). Long-term stability of the place-field activity of single units recorded from the dorsal hippocampus of freely behaving rats. Brain Res. </w:t>
      </w:r>
      <w:r w:rsidRPr="0072309C">
        <w:rPr>
          <w:i/>
          <w:iCs/>
          <w:noProof/>
        </w:rPr>
        <w:t>509</w:t>
      </w:r>
      <w:r w:rsidRPr="0072309C">
        <w:rPr>
          <w:noProof/>
        </w:rPr>
        <w:t>, 299–308.</w:t>
      </w:r>
    </w:p>
    <w:p w14:paraId="2B902875" w14:textId="77777777" w:rsidR="0072309C" w:rsidRPr="0072309C" w:rsidRDefault="0072309C" w:rsidP="0072309C">
      <w:pPr>
        <w:widowControl w:val="0"/>
        <w:autoSpaceDE w:val="0"/>
        <w:autoSpaceDN w:val="0"/>
        <w:adjustRightInd w:val="0"/>
        <w:rPr>
          <w:noProof/>
        </w:rPr>
      </w:pPr>
      <w:r w:rsidRPr="0072309C">
        <w:rPr>
          <w:noProof/>
        </w:rPr>
        <w:t xml:space="preserve">Tolman, E.C. (1948). Cognitive maps in rats and men. Psychol. Rev. </w:t>
      </w:r>
      <w:r w:rsidRPr="0072309C">
        <w:rPr>
          <w:i/>
          <w:iCs/>
          <w:noProof/>
        </w:rPr>
        <w:t>55</w:t>
      </w:r>
      <w:r w:rsidRPr="0072309C">
        <w:rPr>
          <w:noProof/>
        </w:rPr>
        <w:t>, 189–208.</w:t>
      </w:r>
    </w:p>
    <w:p w14:paraId="546CE027" w14:textId="77777777" w:rsidR="0072309C" w:rsidRPr="0072309C" w:rsidRDefault="0072309C" w:rsidP="0072309C">
      <w:pPr>
        <w:widowControl w:val="0"/>
        <w:autoSpaceDE w:val="0"/>
        <w:autoSpaceDN w:val="0"/>
        <w:adjustRightInd w:val="0"/>
        <w:rPr>
          <w:noProof/>
        </w:rPr>
      </w:pPr>
      <w:r w:rsidRPr="0072309C">
        <w:rPr>
          <w:noProof/>
        </w:rPr>
        <w:t xml:space="preserve">Tovote, P., Fadok, J.P., and Lüthi, A. (2015). Neuronal circuits for fear and anxiety. Nat. Rev. Neurosci. </w:t>
      </w:r>
      <w:r w:rsidRPr="0072309C">
        <w:rPr>
          <w:i/>
          <w:iCs/>
          <w:noProof/>
        </w:rPr>
        <w:t>16</w:t>
      </w:r>
      <w:r w:rsidRPr="0072309C">
        <w:rPr>
          <w:noProof/>
        </w:rPr>
        <w:t>, 317–331.</w:t>
      </w:r>
    </w:p>
    <w:p w14:paraId="6FE0153A" w14:textId="77777777" w:rsidR="0072309C" w:rsidRPr="0072309C" w:rsidRDefault="0072309C" w:rsidP="0072309C">
      <w:pPr>
        <w:widowControl w:val="0"/>
        <w:autoSpaceDE w:val="0"/>
        <w:autoSpaceDN w:val="0"/>
        <w:adjustRightInd w:val="0"/>
        <w:rPr>
          <w:noProof/>
        </w:rPr>
      </w:pPr>
      <w:r w:rsidRPr="0072309C">
        <w:rPr>
          <w:noProof/>
        </w:rPr>
        <w:t xml:space="preserve">Treves, A., and Rolls, E.T. (1994). Computational analysis of the role of the hippocampus in memory. Hippocampus </w:t>
      </w:r>
      <w:r w:rsidRPr="0072309C">
        <w:rPr>
          <w:i/>
          <w:iCs/>
          <w:noProof/>
        </w:rPr>
        <w:t>4</w:t>
      </w:r>
      <w:r w:rsidRPr="0072309C">
        <w:rPr>
          <w:noProof/>
        </w:rPr>
        <w:t>, 374–391.</w:t>
      </w:r>
    </w:p>
    <w:p w14:paraId="029B42D7" w14:textId="77777777" w:rsidR="0072309C" w:rsidRPr="0072309C" w:rsidRDefault="0072309C" w:rsidP="0072309C">
      <w:pPr>
        <w:widowControl w:val="0"/>
        <w:autoSpaceDE w:val="0"/>
        <w:autoSpaceDN w:val="0"/>
        <w:adjustRightInd w:val="0"/>
        <w:rPr>
          <w:noProof/>
        </w:rPr>
      </w:pPr>
      <w:r w:rsidRPr="0072309C">
        <w:rPr>
          <w:noProof/>
        </w:rPr>
        <w:t xml:space="preserve">Trouche, S., Sasaki, J.M., Tu, T., and Reijmers, L.G. (2013). Fear Extinction Causes Target-Specific Remodeling of Perisomatic Inhibitory Synapses. Neuron </w:t>
      </w:r>
      <w:r w:rsidRPr="0072309C">
        <w:rPr>
          <w:i/>
          <w:iCs/>
          <w:noProof/>
        </w:rPr>
        <w:t>80</w:t>
      </w:r>
      <w:r w:rsidRPr="0072309C">
        <w:rPr>
          <w:noProof/>
        </w:rPr>
        <w:t>, 1054–1065.</w:t>
      </w:r>
    </w:p>
    <w:p w14:paraId="195FF3D2" w14:textId="77777777" w:rsidR="0072309C" w:rsidRPr="0072309C" w:rsidRDefault="0072309C" w:rsidP="0072309C">
      <w:pPr>
        <w:widowControl w:val="0"/>
        <w:autoSpaceDE w:val="0"/>
        <w:autoSpaceDN w:val="0"/>
        <w:adjustRightInd w:val="0"/>
        <w:rPr>
          <w:noProof/>
        </w:rPr>
      </w:pPr>
      <w:r w:rsidRPr="0072309C">
        <w:rPr>
          <w:noProof/>
        </w:rPr>
        <w:t xml:space="preserve">Tsao, A., Moser, M.-B., and Moser, E.I. (2013). Traces of Experience in the Lateral Entorhinal Cortex. Curr. Biol. </w:t>
      </w:r>
      <w:r w:rsidRPr="0072309C">
        <w:rPr>
          <w:i/>
          <w:iCs/>
          <w:noProof/>
        </w:rPr>
        <w:t>23</w:t>
      </w:r>
      <w:r w:rsidRPr="0072309C">
        <w:rPr>
          <w:noProof/>
        </w:rPr>
        <w:t>, 399–405.</w:t>
      </w:r>
    </w:p>
    <w:p w14:paraId="11197E3C" w14:textId="77777777" w:rsidR="0072309C" w:rsidRPr="0072309C" w:rsidRDefault="0072309C" w:rsidP="0072309C">
      <w:pPr>
        <w:widowControl w:val="0"/>
        <w:autoSpaceDE w:val="0"/>
        <w:autoSpaceDN w:val="0"/>
        <w:adjustRightInd w:val="0"/>
        <w:rPr>
          <w:noProof/>
        </w:rPr>
      </w:pPr>
      <w:r w:rsidRPr="0072309C">
        <w:rPr>
          <w:noProof/>
        </w:rPr>
        <w:t xml:space="preserve">Tsao, A., Sugar, J., Lu, L., Wang, C., Knierim, J.J., Moser, M.-B., and Moser, E.I. (2018). Integrating time from experience in the lateral entorhinal cortex. Nature </w:t>
      </w:r>
      <w:r w:rsidRPr="0072309C">
        <w:rPr>
          <w:i/>
          <w:iCs/>
          <w:noProof/>
        </w:rPr>
        <w:t>561</w:t>
      </w:r>
      <w:r w:rsidRPr="0072309C">
        <w:rPr>
          <w:noProof/>
        </w:rPr>
        <w:t>, 57–62.</w:t>
      </w:r>
    </w:p>
    <w:p w14:paraId="1A0C7E18" w14:textId="77777777" w:rsidR="0072309C" w:rsidRPr="0072309C" w:rsidRDefault="0072309C" w:rsidP="0072309C">
      <w:pPr>
        <w:widowControl w:val="0"/>
        <w:autoSpaceDE w:val="0"/>
        <w:autoSpaceDN w:val="0"/>
        <w:adjustRightInd w:val="0"/>
        <w:rPr>
          <w:noProof/>
        </w:rPr>
      </w:pPr>
      <w:r w:rsidRPr="0072309C">
        <w:rPr>
          <w:noProof/>
        </w:rPr>
        <w:t xml:space="preserve">Wallenstein, G. V, Eichenbaum, H., and Hasselmo, M.E. (1998). The hippocampus as an associator of discontiguous events. Trends Neurosci. </w:t>
      </w:r>
      <w:r w:rsidRPr="0072309C">
        <w:rPr>
          <w:i/>
          <w:iCs/>
          <w:noProof/>
        </w:rPr>
        <w:t>21</w:t>
      </w:r>
      <w:r w:rsidRPr="0072309C">
        <w:rPr>
          <w:noProof/>
        </w:rPr>
        <w:t>, 317–323.</w:t>
      </w:r>
    </w:p>
    <w:p w14:paraId="6C4E1E55" w14:textId="77777777" w:rsidR="0072309C" w:rsidRPr="0072309C" w:rsidRDefault="0072309C" w:rsidP="0072309C">
      <w:pPr>
        <w:widowControl w:val="0"/>
        <w:autoSpaceDE w:val="0"/>
        <w:autoSpaceDN w:val="0"/>
        <w:adjustRightInd w:val="0"/>
        <w:rPr>
          <w:noProof/>
        </w:rPr>
      </w:pPr>
      <w:r w:rsidRPr="0072309C">
        <w:rPr>
          <w:noProof/>
        </w:rPr>
        <w:t xml:space="preserve">Wang, Y., Romani, S., Lustig, B., Leonardo, A., and Pastalkova, E. (2014). Theta sequences are essential for internally generated hippocampal firing fields. Nat. Neurosci. </w:t>
      </w:r>
      <w:r w:rsidRPr="0072309C">
        <w:rPr>
          <w:i/>
          <w:iCs/>
          <w:noProof/>
        </w:rPr>
        <w:t>18</w:t>
      </w:r>
      <w:r w:rsidRPr="0072309C">
        <w:rPr>
          <w:noProof/>
        </w:rPr>
        <w:t>, 282–288.</w:t>
      </w:r>
    </w:p>
    <w:p w14:paraId="0BEE84E3" w14:textId="77777777" w:rsidR="0072309C" w:rsidRPr="0072309C" w:rsidRDefault="0072309C" w:rsidP="0072309C">
      <w:pPr>
        <w:widowControl w:val="0"/>
        <w:autoSpaceDE w:val="0"/>
        <w:autoSpaceDN w:val="0"/>
        <w:adjustRightInd w:val="0"/>
        <w:rPr>
          <w:noProof/>
        </w:rPr>
      </w:pPr>
      <w:r w:rsidRPr="0072309C">
        <w:rPr>
          <w:noProof/>
        </w:rPr>
        <w:t xml:space="preserve">Wikenheiser, A.M., and Redish, A.D. (2015). Hippocampal theta sequences reflect current goals. Nat. Neurosci. </w:t>
      </w:r>
      <w:r w:rsidRPr="0072309C">
        <w:rPr>
          <w:i/>
          <w:iCs/>
          <w:noProof/>
        </w:rPr>
        <w:t>18</w:t>
      </w:r>
      <w:r w:rsidRPr="0072309C">
        <w:rPr>
          <w:noProof/>
        </w:rPr>
        <w:t>, 289–294.</w:t>
      </w:r>
    </w:p>
    <w:p w14:paraId="586CC26B" w14:textId="77777777" w:rsidR="0072309C" w:rsidRPr="0072309C" w:rsidRDefault="0072309C" w:rsidP="0072309C">
      <w:pPr>
        <w:widowControl w:val="0"/>
        <w:autoSpaceDE w:val="0"/>
        <w:autoSpaceDN w:val="0"/>
        <w:adjustRightInd w:val="0"/>
        <w:rPr>
          <w:noProof/>
        </w:rPr>
      </w:pPr>
      <w:r w:rsidRPr="0072309C">
        <w:rPr>
          <w:noProof/>
        </w:rPr>
        <w:t xml:space="preserve">Wilson, M.A., and McNaughton, B.L. (1993). Dynamics of the hippocampal ensemble code for space. Science </w:t>
      </w:r>
      <w:r w:rsidRPr="0072309C">
        <w:rPr>
          <w:i/>
          <w:iCs/>
          <w:noProof/>
        </w:rPr>
        <w:t>261</w:t>
      </w:r>
      <w:r w:rsidRPr="0072309C">
        <w:rPr>
          <w:noProof/>
        </w:rPr>
        <w:t>, 1055–1058.</w:t>
      </w:r>
    </w:p>
    <w:p w14:paraId="5F6B676C" w14:textId="77777777" w:rsidR="0072309C" w:rsidRPr="0072309C" w:rsidRDefault="0072309C" w:rsidP="0072309C">
      <w:pPr>
        <w:widowControl w:val="0"/>
        <w:autoSpaceDE w:val="0"/>
        <w:autoSpaceDN w:val="0"/>
        <w:adjustRightInd w:val="0"/>
        <w:rPr>
          <w:noProof/>
        </w:rPr>
      </w:pPr>
      <w:r w:rsidRPr="0072309C">
        <w:rPr>
          <w:noProof/>
        </w:rPr>
        <w:t xml:space="preserve">Wintzer, M.E., Boehringer, R., Polygalov, D., and McHugh, T.J. (2014). The Hippocampal CA2 Ensemble Is Sensitive to Contextual Change. J. Neurosci. </w:t>
      </w:r>
      <w:r w:rsidRPr="0072309C">
        <w:rPr>
          <w:i/>
          <w:iCs/>
          <w:noProof/>
        </w:rPr>
        <w:t>34</w:t>
      </w:r>
      <w:r w:rsidRPr="0072309C">
        <w:rPr>
          <w:noProof/>
        </w:rPr>
        <w:t>, 3056–3066.</w:t>
      </w:r>
    </w:p>
    <w:p w14:paraId="366B914C" w14:textId="77777777" w:rsidR="0072309C" w:rsidRPr="0072309C" w:rsidRDefault="0072309C" w:rsidP="0072309C">
      <w:pPr>
        <w:widowControl w:val="0"/>
        <w:autoSpaceDE w:val="0"/>
        <w:autoSpaceDN w:val="0"/>
        <w:adjustRightInd w:val="0"/>
        <w:rPr>
          <w:noProof/>
        </w:rPr>
      </w:pPr>
      <w:r w:rsidRPr="0072309C">
        <w:rPr>
          <w:noProof/>
        </w:rPr>
        <w:t xml:space="preserve">Witter, M.P. (1993). Organization of the entorhinal—hippocampal system: A review of current anatomical data. Hippocampus </w:t>
      </w:r>
      <w:r w:rsidRPr="0072309C">
        <w:rPr>
          <w:i/>
          <w:iCs/>
          <w:noProof/>
        </w:rPr>
        <w:t>3</w:t>
      </w:r>
      <w:r w:rsidRPr="0072309C">
        <w:rPr>
          <w:noProof/>
        </w:rPr>
        <w:t>, 33–44.</w:t>
      </w:r>
    </w:p>
    <w:p w14:paraId="57B1DC23" w14:textId="77777777" w:rsidR="0072309C" w:rsidRPr="0072309C" w:rsidRDefault="0072309C" w:rsidP="0072309C">
      <w:pPr>
        <w:widowControl w:val="0"/>
        <w:autoSpaceDE w:val="0"/>
        <w:autoSpaceDN w:val="0"/>
        <w:adjustRightInd w:val="0"/>
        <w:rPr>
          <w:noProof/>
        </w:rPr>
      </w:pPr>
      <w:r w:rsidRPr="0072309C">
        <w:rPr>
          <w:noProof/>
        </w:rPr>
        <w:t xml:space="preserve">Wood, E.R., Dudchenko, P. a, Robitsek, R.J., and Eichenbaum, H. (2000). Hippocampal neurons encode information about different types of memory episodes occurring in the same location. Neuron </w:t>
      </w:r>
      <w:r w:rsidRPr="0072309C">
        <w:rPr>
          <w:i/>
          <w:iCs/>
          <w:noProof/>
        </w:rPr>
        <w:t>27</w:t>
      </w:r>
      <w:r w:rsidRPr="0072309C">
        <w:rPr>
          <w:noProof/>
        </w:rPr>
        <w:t>, 623–633.</w:t>
      </w:r>
    </w:p>
    <w:p w14:paraId="5D570826" w14:textId="77777777" w:rsidR="0072309C" w:rsidRPr="0072309C" w:rsidRDefault="0072309C" w:rsidP="0072309C">
      <w:pPr>
        <w:widowControl w:val="0"/>
        <w:autoSpaceDE w:val="0"/>
        <w:autoSpaceDN w:val="0"/>
        <w:adjustRightInd w:val="0"/>
        <w:rPr>
          <w:noProof/>
        </w:rPr>
      </w:pPr>
      <w:r w:rsidRPr="0072309C">
        <w:rPr>
          <w:noProof/>
        </w:rPr>
        <w:t xml:space="preserve">Wyss, J.M., and Van Groen, T. (1992). Connections between the retrosplenial cortex and the hippocampal formation in the rat: A review. Hippocampus </w:t>
      </w:r>
      <w:r w:rsidRPr="0072309C">
        <w:rPr>
          <w:i/>
          <w:iCs/>
          <w:noProof/>
        </w:rPr>
        <w:t>2</w:t>
      </w:r>
      <w:r w:rsidRPr="0072309C">
        <w:rPr>
          <w:noProof/>
        </w:rPr>
        <w:t>, 1–11.</w:t>
      </w:r>
    </w:p>
    <w:p w14:paraId="6EE0870C" w14:textId="77777777" w:rsidR="0072309C" w:rsidRPr="0072309C" w:rsidRDefault="0072309C" w:rsidP="0072309C">
      <w:pPr>
        <w:widowControl w:val="0"/>
        <w:autoSpaceDE w:val="0"/>
        <w:autoSpaceDN w:val="0"/>
        <w:adjustRightInd w:val="0"/>
        <w:rPr>
          <w:noProof/>
        </w:rPr>
      </w:pPr>
      <w:r w:rsidRPr="0072309C">
        <w:rPr>
          <w:noProof/>
        </w:rPr>
        <w:t xml:space="preserve">Xu, X., Sun, Y., Holmes, T.C., and López, A.J. (2016). Noncanonical connections between the subiculum and hippocampal CA1. J. Comp. Neurol. </w:t>
      </w:r>
      <w:r w:rsidRPr="0072309C">
        <w:rPr>
          <w:i/>
          <w:iCs/>
          <w:noProof/>
        </w:rPr>
        <w:t>524</w:t>
      </w:r>
      <w:r w:rsidRPr="0072309C">
        <w:rPr>
          <w:noProof/>
        </w:rPr>
        <w:t>, 3666–3673.</w:t>
      </w:r>
    </w:p>
    <w:p w14:paraId="36A9D11E" w14:textId="77777777" w:rsidR="0072309C" w:rsidRPr="0072309C" w:rsidRDefault="0072309C" w:rsidP="0072309C">
      <w:pPr>
        <w:widowControl w:val="0"/>
        <w:autoSpaceDE w:val="0"/>
        <w:autoSpaceDN w:val="0"/>
        <w:adjustRightInd w:val="0"/>
        <w:rPr>
          <w:noProof/>
        </w:rPr>
      </w:pPr>
      <w:r w:rsidRPr="0072309C">
        <w:rPr>
          <w:noProof/>
        </w:rPr>
        <w:t xml:space="preserve">Yassa, M.A., and Stark, C.E.L. (2011). Pattern separation in the hippocampus. Trends Neurosci. </w:t>
      </w:r>
      <w:r w:rsidRPr="0072309C">
        <w:rPr>
          <w:i/>
          <w:iCs/>
          <w:noProof/>
        </w:rPr>
        <w:t>34</w:t>
      </w:r>
      <w:r w:rsidRPr="0072309C">
        <w:rPr>
          <w:noProof/>
        </w:rPr>
        <w:t>, 515–525.</w:t>
      </w:r>
    </w:p>
    <w:p w14:paraId="2BC84C2F" w14:textId="77777777" w:rsidR="0072309C" w:rsidRPr="0072309C" w:rsidRDefault="0072309C" w:rsidP="0072309C">
      <w:pPr>
        <w:widowControl w:val="0"/>
        <w:autoSpaceDE w:val="0"/>
        <w:autoSpaceDN w:val="0"/>
        <w:adjustRightInd w:val="0"/>
        <w:rPr>
          <w:noProof/>
        </w:rPr>
      </w:pPr>
      <w:r w:rsidRPr="0072309C">
        <w:rPr>
          <w:noProof/>
        </w:rPr>
        <w:t xml:space="preserve">Yokose, J., Okubo-Suzuki, R., Nomoto, M., Ohkawa, N., Nishizono, H., Suzuki, A., Matsuo, M., Tsujimura, S., Takahashi, Y., Nagase, M., et al. (2017). Overlapping memory trace indispensable for linking, but not recalling, individual memories. Science (80-. ). </w:t>
      </w:r>
      <w:r w:rsidRPr="0072309C">
        <w:rPr>
          <w:i/>
          <w:iCs/>
          <w:noProof/>
        </w:rPr>
        <w:t>355</w:t>
      </w:r>
      <w:r w:rsidRPr="0072309C">
        <w:rPr>
          <w:noProof/>
        </w:rPr>
        <w:t>, 398–403.</w:t>
      </w:r>
    </w:p>
    <w:p w14:paraId="3E1F6A36" w14:textId="77777777" w:rsidR="0072309C" w:rsidRPr="0072309C" w:rsidRDefault="0072309C" w:rsidP="0072309C">
      <w:pPr>
        <w:widowControl w:val="0"/>
        <w:autoSpaceDE w:val="0"/>
        <w:autoSpaceDN w:val="0"/>
        <w:adjustRightInd w:val="0"/>
        <w:rPr>
          <w:noProof/>
        </w:rPr>
      </w:pPr>
      <w:r w:rsidRPr="0072309C">
        <w:rPr>
          <w:noProof/>
        </w:rPr>
        <w:t xml:space="preserve">Young, W.S., Li, J., Wersinger, S.R., and Palkovits, M. (2006). The vasopressin 1b receptor is prominent in the hippocampal area CA2 where it is unaffected by restraint stress or adrenalectomy. Neuroscience </w:t>
      </w:r>
      <w:r w:rsidRPr="0072309C">
        <w:rPr>
          <w:i/>
          <w:iCs/>
          <w:noProof/>
        </w:rPr>
        <w:t>143</w:t>
      </w:r>
      <w:r w:rsidRPr="0072309C">
        <w:rPr>
          <w:noProof/>
        </w:rPr>
        <w:t>, 1031–1039.</w:t>
      </w:r>
    </w:p>
    <w:p w14:paraId="563A69DD" w14:textId="77777777" w:rsidR="0072309C" w:rsidRPr="0072309C" w:rsidRDefault="0072309C" w:rsidP="0072309C">
      <w:pPr>
        <w:widowControl w:val="0"/>
        <w:autoSpaceDE w:val="0"/>
        <w:autoSpaceDN w:val="0"/>
        <w:adjustRightInd w:val="0"/>
        <w:rPr>
          <w:noProof/>
        </w:rPr>
      </w:pPr>
      <w:r w:rsidRPr="0072309C">
        <w:rPr>
          <w:noProof/>
        </w:rPr>
        <w:t xml:space="preserve">Ziv, Y., Burns, L.D., Cocker, E.D., Hamel, E.O., Ghosh, K.K., Kitch, L.J., Gamal, A. El, and Schnitzer, M.J. (2013). Long-term dynamics of CA1 hippocampal place codes. Nat. Neurosci. </w:t>
      </w:r>
      <w:r w:rsidRPr="0072309C">
        <w:rPr>
          <w:i/>
          <w:iCs/>
          <w:noProof/>
        </w:rPr>
        <w:t>16</w:t>
      </w:r>
      <w:r w:rsidRPr="0072309C">
        <w:rPr>
          <w:noProof/>
        </w:rPr>
        <w:t>, 264–266.</w:t>
      </w:r>
    </w:p>
    <w:p w14:paraId="2D479830" w14:textId="029E4771" w:rsidR="00717285" w:rsidRDefault="00594435" w:rsidP="0072309C">
      <w:pPr>
        <w:widowControl w:val="0"/>
        <w:autoSpaceDE w:val="0"/>
        <w:autoSpaceDN w:val="0"/>
        <w:adjustRightInd w:val="0"/>
      </w:pPr>
      <w:r>
        <w:fldChar w:fldCharType="end"/>
      </w:r>
    </w:p>
    <w:sectPr w:rsidR="00717285" w:rsidSect="00E97F60">
      <w:footerReference w:type="even"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14500" w14:textId="77777777" w:rsidR="0072309C" w:rsidRDefault="0072309C" w:rsidP="00E97F60">
      <w:r>
        <w:separator/>
      </w:r>
    </w:p>
  </w:endnote>
  <w:endnote w:type="continuationSeparator" w:id="0">
    <w:p w14:paraId="6A1CB7BF" w14:textId="77777777" w:rsidR="0072309C" w:rsidRDefault="0072309C"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A00002FF" w:usb1="500039FB" w:usb2="00000000" w:usb3="00000000" w:csb0="00000197" w:csb1="00000000"/>
  </w:font>
  <w:font w:name="Lucida Grande">
    <w:panose1 w:val="020B0600040502020204"/>
    <w:charset w:val="00"/>
    <w:family w:val="auto"/>
    <w:pitch w:val="variable"/>
    <w:sig w:usb0="E1000AEF" w:usb1="5000A1FF" w:usb2="00000000" w:usb3="00000000" w:csb0="000001BF" w:csb1="00000000"/>
  </w:font>
  <w:font w:name="Lucida Sans Unicode">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824C9" w14:textId="77777777" w:rsidR="0072309C" w:rsidRDefault="0072309C"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72309C" w:rsidRDefault="0072309C" w:rsidP="00E97F6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9C2D" w14:textId="77777777" w:rsidR="0072309C" w:rsidRDefault="0072309C"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5C67B592" w14:textId="77777777" w:rsidR="0072309C" w:rsidRDefault="0072309C" w:rsidP="00E97F6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200A9" w14:textId="77777777" w:rsidR="0072309C" w:rsidRDefault="0072309C" w:rsidP="00E97F60">
      <w:r>
        <w:separator/>
      </w:r>
    </w:p>
  </w:footnote>
  <w:footnote w:type="continuationSeparator" w:id="0">
    <w:p w14:paraId="441F4CAE" w14:textId="77777777" w:rsidR="0072309C" w:rsidRDefault="0072309C" w:rsidP="00E97F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1"/>
      <w:lvlText w:val=""/>
      <w:lvlJc w:val="left"/>
      <w:pPr>
        <w:tabs>
          <w:tab w:val="num" w:pos="0"/>
        </w:tabs>
        <w:ind w:left="0" w:firstLine="0"/>
      </w:pPr>
      <w:rPr>
        <w:rFonts w:ascii="Symbol" w:hAnsi="Symbol" w:hint="default"/>
      </w:rPr>
    </w:lvl>
    <w:lvl w:ilvl="1">
      <w:start w:val="1"/>
      <w:numFmt w:val="bullet"/>
      <w:pStyle w:val="NoteLevel21"/>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cs="Courier New" w:hint="default"/>
      </w:rPr>
    </w:lvl>
    <w:lvl w:ilvl="3">
      <w:start w:val="1"/>
      <w:numFmt w:val="bullet"/>
      <w:pStyle w:val="NoteLevel41"/>
      <w:lvlText w:val=""/>
      <w:lvlJc w:val="left"/>
      <w:pPr>
        <w:tabs>
          <w:tab w:val="num" w:pos="2160"/>
        </w:tabs>
        <w:ind w:left="2520" w:hanging="360"/>
      </w:pPr>
      <w:rPr>
        <w:rFonts w:ascii="Wingdings" w:hAnsi="Wingdings" w:hint="default"/>
      </w:rPr>
    </w:lvl>
    <w:lvl w:ilvl="4">
      <w:start w:val="1"/>
      <w:numFmt w:val="bullet"/>
      <w:pStyle w:val="NoteLevel51"/>
      <w:lvlText w:val=""/>
      <w:lvlJc w:val="left"/>
      <w:pPr>
        <w:tabs>
          <w:tab w:val="num" w:pos="2880"/>
        </w:tabs>
        <w:ind w:left="3240" w:hanging="360"/>
      </w:pPr>
      <w:rPr>
        <w:rFonts w:ascii="Wingdings" w:hAnsi="Wingdings" w:hint="default"/>
      </w:rPr>
    </w:lvl>
    <w:lvl w:ilvl="5">
      <w:start w:val="1"/>
      <w:numFmt w:val="bullet"/>
      <w:pStyle w:val="NoteLevel61"/>
      <w:lvlText w:val=""/>
      <w:lvlJc w:val="left"/>
      <w:pPr>
        <w:tabs>
          <w:tab w:val="num" w:pos="3600"/>
        </w:tabs>
        <w:ind w:left="3960" w:hanging="360"/>
      </w:pPr>
      <w:rPr>
        <w:rFonts w:ascii="Symbol" w:hAnsi="Symbol" w:hint="default"/>
      </w:rPr>
    </w:lvl>
    <w:lvl w:ilvl="6">
      <w:start w:val="1"/>
      <w:numFmt w:val="bullet"/>
      <w:pStyle w:val="NoteLevel71"/>
      <w:lvlText w:val="o"/>
      <w:lvlJc w:val="left"/>
      <w:pPr>
        <w:tabs>
          <w:tab w:val="num" w:pos="4320"/>
        </w:tabs>
        <w:ind w:left="4680" w:hanging="360"/>
      </w:pPr>
      <w:rPr>
        <w:rFonts w:ascii="Courier New" w:hAnsi="Courier New" w:cs="Courier New" w:hint="default"/>
      </w:rPr>
    </w:lvl>
    <w:lvl w:ilvl="7">
      <w:start w:val="1"/>
      <w:numFmt w:val="bullet"/>
      <w:pStyle w:val="NoteLevel81"/>
      <w:lvlText w:val=""/>
      <w:lvlJc w:val="left"/>
      <w:pPr>
        <w:tabs>
          <w:tab w:val="num" w:pos="5040"/>
        </w:tabs>
        <w:ind w:left="5400" w:hanging="360"/>
      </w:pPr>
      <w:rPr>
        <w:rFonts w:ascii="Wingdings" w:hAnsi="Wingdings" w:hint="default"/>
      </w:rPr>
    </w:lvl>
    <w:lvl w:ilvl="8">
      <w:start w:val="1"/>
      <w:numFmt w:val="bullet"/>
      <w:pStyle w:val="NoteLevel91"/>
      <w:lvlText w:val=""/>
      <w:lvlJc w:val="left"/>
      <w:pPr>
        <w:tabs>
          <w:tab w:val="num" w:pos="5760"/>
        </w:tabs>
        <w:ind w:left="6120" w:hanging="360"/>
      </w:pPr>
      <w:rPr>
        <w:rFonts w:ascii="Wingdings" w:hAnsi="Wingdings" w:hint="default"/>
      </w:r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06C9"/>
    <w:rsid w:val="0000310F"/>
    <w:rsid w:val="00004EEC"/>
    <w:rsid w:val="00005CFB"/>
    <w:rsid w:val="00007D79"/>
    <w:rsid w:val="00011114"/>
    <w:rsid w:val="00017750"/>
    <w:rsid w:val="00025723"/>
    <w:rsid w:val="000457B7"/>
    <w:rsid w:val="0004671E"/>
    <w:rsid w:val="00051550"/>
    <w:rsid w:val="000605B8"/>
    <w:rsid w:val="00072E46"/>
    <w:rsid w:val="000803AF"/>
    <w:rsid w:val="0009196F"/>
    <w:rsid w:val="00092E5F"/>
    <w:rsid w:val="00093F2C"/>
    <w:rsid w:val="00094D5A"/>
    <w:rsid w:val="000A091C"/>
    <w:rsid w:val="000C2B9C"/>
    <w:rsid w:val="000C4579"/>
    <w:rsid w:val="000D0E19"/>
    <w:rsid w:val="000D3E75"/>
    <w:rsid w:val="000E162B"/>
    <w:rsid w:val="000E3ABD"/>
    <w:rsid w:val="000E3B22"/>
    <w:rsid w:val="000E453B"/>
    <w:rsid w:val="00100A54"/>
    <w:rsid w:val="00104DDE"/>
    <w:rsid w:val="001147E5"/>
    <w:rsid w:val="00115E1B"/>
    <w:rsid w:val="00124E03"/>
    <w:rsid w:val="00135C3D"/>
    <w:rsid w:val="00135DA1"/>
    <w:rsid w:val="001549EA"/>
    <w:rsid w:val="001553B7"/>
    <w:rsid w:val="00161A7F"/>
    <w:rsid w:val="0017143F"/>
    <w:rsid w:val="00193C8F"/>
    <w:rsid w:val="0019659B"/>
    <w:rsid w:val="001A2544"/>
    <w:rsid w:val="001C2660"/>
    <w:rsid w:val="001C4473"/>
    <w:rsid w:val="00220905"/>
    <w:rsid w:val="00232B2A"/>
    <w:rsid w:val="00235376"/>
    <w:rsid w:val="00272BC9"/>
    <w:rsid w:val="00273940"/>
    <w:rsid w:val="0028625C"/>
    <w:rsid w:val="00286A89"/>
    <w:rsid w:val="0028785F"/>
    <w:rsid w:val="00291B51"/>
    <w:rsid w:val="002979E1"/>
    <w:rsid w:val="002B12D4"/>
    <w:rsid w:val="002B4466"/>
    <w:rsid w:val="002B46A5"/>
    <w:rsid w:val="002B53BF"/>
    <w:rsid w:val="002C1C98"/>
    <w:rsid w:val="002E1C97"/>
    <w:rsid w:val="002F1F84"/>
    <w:rsid w:val="002F31FD"/>
    <w:rsid w:val="002F71DD"/>
    <w:rsid w:val="00300FDA"/>
    <w:rsid w:val="00302954"/>
    <w:rsid w:val="00306681"/>
    <w:rsid w:val="003142A6"/>
    <w:rsid w:val="003219B2"/>
    <w:rsid w:val="003220E2"/>
    <w:rsid w:val="003233EA"/>
    <w:rsid w:val="00341EB0"/>
    <w:rsid w:val="0035363E"/>
    <w:rsid w:val="00357727"/>
    <w:rsid w:val="0036058B"/>
    <w:rsid w:val="003678FC"/>
    <w:rsid w:val="00374DC8"/>
    <w:rsid w:val="00381C3F"/>
    <w:rsid w:val="003851AF"/>
    <w:rsid w:val="00386CEE"/>
    <w:rsid w:val="00397399"/>
    <w:rsid w:val="003A1142"/>
    <w:rsid w:val="003B271A"/>
    <w:rsid w:val="003E7BC3"/>
    <w:rsid w:val="004102E8"/>
    <w:rsid w:val="00416288"/>
    <w:rsid w:val="0042751D"/>
    <w:rsid w:val="00437EDE"/>
    <w:rsid w:val="00443917"/>
    <w:rsid w:val="0045617D"/>
    <w:rsid w:val="00457230"/>
    <w:rsid w:val="00470891"/>
    <w:rsid w:val="004728E3"/>
    <w:rsid w:val="00477DE2"/>
    <w:rsid w:val="00477E27"/>
    <w:rsid w:val="00483A23"/>
    <w:rsid w:val="004A0D52"/>
    <w:rsid w:val="004A511E"/>
    <w:rsid w:val="004A5B9A"/>
    <w:rsid w:val="004B15B8"/>
    <w:rsid w:val="004B468C"/>
    <w:rsid w:val="004B7838"/>
    <w:rsid w:val="004C0A8B"/>
    <w:rsid w:val="004D1FCB"/>
    <w:rsid w:val="004D4384"/>
    <w:rsid w:val="004D4AAC"/>
    <w:rsid w:val="004E2ECC"/>
    <w:rsid w:val="004E518D"/>
    <w:rsid w:val="004F748C"/>
    <w:rsid w:val="00514491"/>
    <w:rsid w:val="00534E9C"/>
    <w:rsid w:val="005433B6"/>
    <w:rsid w:val="00545BEC"/>
    <w:rsid w:val="00545DBD"/>
    <w:rsid w:val="00546DDC"/>
    <w:rsid w:val="00551AF1"/>
    <w:rsid w:val="00561406"/>
    <w:rsid w:val="005659C8"/>
    <w:rsid w:val="00566556"/>
    <w:rsid w:val="0056689D"/>
    <w:rsid w:val="00576A26"/>
    <w:rsid w:val="00577A6D"/>
    <w:rsid w:val="00580ACF"/>
    <w:rsid w:val="005872D2"/>
    <w:rsid w:val="00593906"/>
    <w:rsid w:val="00594435"/>
    <w:rsid w:val="005A0C42"/>
    <w:rsid w:val="005B30F8"/>
    <w:rsid w:val="005D3B3A"/>
    <w:rsid w:val="005D5C18"/>
    <w:rsid w:val="005D627D"/>
    <w:rsid w:val="005D7F80"/>
    <w:rsid w:val="005E0BFC"/>
    <w:rsid w:val="005E4998"/>
    <w:rsid w:val="005E6811"/>
    <w:rsid w:val="006144F3"/>
    <w:rsid w:val="00632CB4"/>
    <w:rsid w:val="00633AC3"/>
    <w:rsid w:val="0063709C"/>
    <w:rsid w:val="006433F9"/>
    <w:rsid w:val="0065464B"/>
    <w:rsid w:val="00676EB8"/>
    <w:rsid w:val="00680027"/>
    <w:rsid w:val="006A7358"/>
    <w:rsid w:val="006B49CF"/>
    <w:rsid w:val="006C38C5"/>
    <w:rsid w:val="006C42F6"/>
    <w:rsid w:val="006C5897"/>
    <w:rsid w:val="006D3843"/>
    <w:rsid w:val="00704089"/>
    <w:rsid w:val="007108DF"/>
    <w:rsid w:val="0071135D"/>
    <w:rsid w:val="00717285"/>
    <w:rsid w:val="0072309C"/>
    <w:rsid w:val="00726FF4"/>
    <w:rsid w:val="00735929"/>
    <w:rsid w:val="00745024"/>
    <w:rsid w:val="007559A7"/>
    <w:rsid w:val="0076184B"/>
    <w:rsid w:val="007729FA"/>
    <w:rsid w:val="0077736D"/>
    <w:rsid w:val="0077775C"/>
    <w:rsid w:val="0078108D"/>
    <w:rsid w:val="00787804"/>
    <w:rsid w:val="00792344"/>
    <w:rsid w:val="007C708D"/>
    <w:rsid w:val="007D66CA"/>
    <w:rsid w:val="00811046"/>
    <w:rsid w:val="008153B4"/>
    <w:rsid w:val="00822246"/>
    <w:rsid w:val="0083599C"/>
    <w:rsid w:val="008403AC"/>
    <w:rsid w:val="0085189C"/>
    <w:rsid w:val="008730DC"/>
    <w:rsid w:val="00877136"/>
    <w:rsid w:val="008A2116"/>
    <w:rsid w:val="008A262F"/>
    <w:rsid w:val="008A75F5"/>
    <w:rsid w:val="008B0165"/>
    <w:rsid w:val="008B1562"/>
    <w:rsid w:val="008B7C9E"/>
    <w:rsid w:val="008C4A0B"/>
    <w:rsid w:val="008D075B"/>
    <w:rsid w:val="008D324E"/>
    <w:rsid w:val="008F3B64"/>
    <w:rsid w:val="00903050"/>
    <w:rsid w:val="00903C6D"/>
    <w:rsid w:val="00905BAC"/>
    <w:rsid w:val="00923356"/>
    <w:rsid w:val="00925258"/>
    <w:rsid w:val="00932309"/>
    <w:rsid w:val="009359C1"/>
    <w:rsid w:val="00951028"/>
    <w:rsid w:val="00961C30"/>
    <w:rsid w:val="0097100F"/>
    <w:rsid w:val="00975B36"/>
    <w:rsid w:val="009815E5"/>
    <w:rsid w:val="009830B0"/>
    <w:rsid w:val="00991C15"/>
    <w:rsid w:val="00997FBA"/>
    <w:rsid w:val="009A3FFA"/>
    <w:rsid w:val="009B76BA"/>
    <w:rsid w:val="009C0A9E"/>
    <w:rsid w:val="009E78A7"/>
    <w:rsid w:val="009F2C99"/>
    <w:rsid w:val="009F569C"/>
    <w:rsid w:val="009F5BD1"/>
    <w:rsid w:val="00A0271D"/>
    <w:rsid w:val="00A05990"/>
    <w:rsid w:val="00A12F32"/>
    <w:rsid w:val="00A14F5A"/>
    <w:rsid w:val="00A15424"/>
    <w:rsid w:val="00A17A2C"/>
    <w:rsid w:val="00A21019"/>
    <w:rsid w:val="00A23500"/>
    <w:rsid w:val="00A23D6C"/>
    <w:rsid w:val="00A66673"/>
    <w:rsid w:val="00A66B20"/>
    <w:rsid w:val="00A718F5"/>
    <w:rsid w:val="00A72ABE"/>
    <w:rsid w:val="00A73258"/>
    <w:rsid w:val="00A81487"/>
    <w:rsid w:val="00A8650E"/>
    <w:rsid w:val="00A90BEA"/>
    <w:rsid w:val="00A92ADB"/>
    <w:rsid w:val="00A95605"/>
    <w:rsid w:val="00AB5C48"/>
    <w:rsid w:val="00AD3F83"/>
    <w:rsid w:val="00AD73B0"/>
    <w:rsid w:val="00AE1FD0"/>
    <w:rsid w:val="00AE40BA"/>
    <w:rsid w:val="00AE5D3D"/>
    <w:rsid w:val="00AE7A3E"/>
    <w:rsid w:val="00B00EB5"/>
    <w:rsid w:val="00B01F37"/>
    <w:rsid w:val="00B203C6"/>
    <w:rsid w:val="00B21A60"/>
    <w:rsid w:val="00B32FFB"/>
    <w:rsid w:val="00B33F7C"/>
    <w:rsid w:val="00B43167"/>
    <w:rsid w:val="00B44524"/>
    <w:rsid w:val="00B473BE"/>
    <w:rsid w:val="00B6055D"/>
    <w:rsid w:val="00B612E9"/>
    <w:rsid w:val="00B760FD"/>
    <w:rsid w:val="00B76F00"/>
    <w:rsid w:val="00B82511"/>
    <w:rsid w:val="00B92F7A"/>
    <w:rsid w:val="00B93397"/>
    <w:rsid w:val="00B95001"/>
    <w:rsid w:val="00B95A62"/>
    <w:rsid w:val="00BA3B2C"/>
    <w:rsid w:val="00BB7658"/>
    <w:rsid w:val="00BC6344"/>
    <w:rsid w:val="00BD7355"/>
    <w:rsid w:val="00BE0200"/>
    <w:rsid w:val="00BF4894"/>
    <w:rsid w:val="00BF4949"/>
    <w:rsid w:val="00C031FF"/>
    <w:rsid w:val="00C06ABD"/>
    <w:rsid w:val="00C15A59"/>
    <w:rsid w:val="00C15DAC"/>
    <w:rsid w:val="00C34DDA"/>
    <w:rsid w:val="00C520F6"/>
    <w:rsid w:val="00C54DFC"/>
    <w:rsid w:val="00C56751"/>
    <w:rsid w:val="00C80915"/>
    <w:rsid w:val="00C866DE"/>
    <w:rsid w:val="00C92BF8"/>
    <w:rsid w:val="00CB1993"/>
    <w:rsid w:val="00CB6E0D"/>
    <w:rsid w:val="00CC17B1"/>
    <w:rsid w:val="00CC7F94"/>
    <w:rsid w:val="00CD35D1"/>
    <w:rsid w:val="00CD6594"/>
    <w:rsid w:val="00CD784C"/>
    <w:rsid w:val="00CE5536"/>
    <w:rsid w:val="00CE79B9"/>
    <w:rsid w:val="00D23DAD"/>
    <w:rsid w:val="00D23F52"/>
    <w:rsid w:val="00D25BE2"/>
    <w:rsid w:val="00D4752A"/>
    <w:rsid w:val="00D71564"/>
    <w:rsid w:val="00D7766D"/>
    <w:rsid w:val="00D927B5"/>
    <w:rsid w:val="00D94B43"/>
    <w:rsid w:val="00DB2034"/>
    <w:rsid w:val="00DB5987"/>
    <w:rsid w:val="00DB6DB0"/>
    <w:rsid w:val="00DD21DD"/>
    <w:rsid w:val="00DD6178"/>
    <w:rsid w:val="00DF25CF"/>
    <w:rsid w:val="00DF4F8D"/>
    <w:rsid w:val="00E10E70"/>
    <w:rsid w:val="00E23287"/>
    <w:rsid w:val="00E5103B"/>
    <w:rsid w:val="00E77F4B"/>
    <w:rsid w:val="00E846AC"/>
    <w:rsid w:val="00E85E3D"/>
    <w:rsid w:val="00E97F60"/>
    <w:rsid w:val="00EA6B45"/>
    <w:rsid w:val="00EB5375"/>
    <w:rsid w:val="00ED5A37"/>
    <w:rsid w:val="00EE17D4"/>
    <w:rsid w:val="00EE518C"/>
    <w:rsid w:val="00EF3177"/>
    <w:rsid w:val="00EF4059"/>
    <w:rsid w:val="00F213F2"/>
    <w:rsid w:val="00F33D78"/>
    <w:rsid w:val="00F35177"/>
    <w:rsid w:val="00F35D00"/>
    <w:rsid w:val="00F446E3"/>
    <w:rsid w:val="00F55984"/>
    <w:rsid w:val="00F65F55"/>
    <w:rsid w:val="00F827EE"/>
    <w:rsid w:val="00F84463"/>
    <w:rsid w:val="00FA19E0"/>
    <w:rsid w:val="00FA55B8"/>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5D43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teLevel11">
    <w:name w:val="Note Level 11"/>
    <w:basedOn w:val="Normal"/>
    <w:uiPriority w:val="99"/>
    <w:semiHidden/>
    <w:unhideWhenUsed/>
    <w:rsid w:val="00676EB8"/>
    <w:pPr>
      <w:keepNext/>
      <w:numPr>
        <w:numId w:val="1"/>
      </w:numPr>
      <w:contextualSpacing/>
      <w:outlineLvl w:val="0"/>
    </w:pPr>
    <w:rPr>
      <w:rFonts w:ascii="Calibri" w:hAnsi="Calibri"/>
    </w:rPr>
  </w:style>
  <w:style w:type="paragraph" w:customStyle="1" w:styleId="NoteLevel21">
    <w:name w:val="Note Level 21"/>
    <w:basedOn w:val="Normal"/>
    <w:uiPriority w:val="99"/>
    <w:semiHidden/>
    <w:unhideWhenUsed/>
    <w:rsid w:val="00676EB8"/>
    <w:pPr>
      <w:keepNext/>
      <w:numPr>
        <w:ilvl w:val="1"/>
        <w:numId w:val="1"/>
      </w:numPr>
      <w:contextualSpacing/>
      <w:outlineLvl w:val="1"/>
    </w:pPr>
    <w:rPr>
      <w:rFonts w:ascii="Calibri" w:hAnsi="Calibri"/>
    </w:rPr>
  </w:style>
  <w:style w:type="paragraph" w:customStyle="1" w:styleId="NoteLevel31">
    <w:name w:val="Note Level 31"/>
    <w:basedOn w:val="Normal"/>
    <w:uiPriority w:val="99"/>
    <w:semiHidden/>
    <w:unhideWhenUsed/>
    <w:rsid w:val="00676EB8"/>
    <w:pPr>
      <w:keepNext/>
      <w:numPr>
        <w:ilvl w:val="2"/>
        <w:numId w:val="1"/>
      </w:numPr>
      <w:contextualSpacing/>
      <w:outlineLvl w:val="2"/>
    </w:pPr>
    <w:rPr>
      <w:rFonts w:ascii="Calibri" w:hAnsi="Calibri"/>
    </w:rPr>
  </w:style>
  <w:style w:type="paragraph" w:customStyle="1" w:styleId="NoteLevel41">
    <w:name w:val="Note Level 41"/>
    <w:basedOn w:val="Normal"/>
    <w:uiPriority w:val="99"/>
    <w:semiHidden/>
    <w:unhideWhenUsed/>
    <w:rsid w:val="00676EB8"/>
    <w:pPr>
      <w:keepNext/>
      <w:numPr>
        <w:ilvl w:val="3"/>
        <w:numId w:val="1"/>
      </w:numPr>
      <w:contextualSpacing/>
      <w:outlineLvl w:val="3"/>
    </w:pPr>
    <w:rPr>
      <w:rFonts w:ascii="Calibri" w:hAnsi="Calibri"/>
    </w:rPr>
  </w:style>
  <w:style w:type="paragraph" w:customStyle="1" w:styleId="NoteLevel51">
    <w:name w:val="Note Level 51"/>
    <w:basedOn w:val="Normal"/>
    <w:uiPriority w:val="99"/>
    <w:semiHidden/>
    <w:unhideWhenUsed/>
    <w:rsid w:val="00676EB8"/>
    <w:pPr>
      <w:keepNext/>
      <w:numPr>
        <w:ilvl w:val="4"/>
        <w:numId w:val="1"/>
      </w:numPr>
      <w:contextualSpacing/>
      <w:outlineLvl w:val="4"/>
    </w:pPr>
    <w:rPr>
      <w:rFonts w:ascii="Calibri" w:hAnsi="Calibri"/>
    </w:rPr>
  </w:style>
  <w:style w:type="paragraph" w:customStyle="1" w:styleId="NoteLevel61">
    <w:name w:val="Note Level 61"/>
    <w:basedOn w:val="Normal"/>
    <w:uiPriority w:val="99"/>
    <w:semiHidden/>
    <w:unhideWhenUsed/>
    <w:rsid w:val="00676EB8"/>
    <w:pPr>
      <w:keepNext/>
      <w:numPr>
        <w:ilvl w:val="5"/>
        <w:numId w:val="1"/>
      </w:numPr>
      <w:contextualSpacing/>
      <w:outlineLvl w:val="5"/>
    </w:pPr>
    <w:rPr>
      <w:rFonts w:ascii="Calibri" w:hAnsi="Calibri"/>
    </w:rPr>
  </w:style>
  <w:style w:type="paragraph" w:customStyle="1" w:styleId="NoteLevel71">
    <w:name w:val="Note Level 71"/>
    <w:basedOn w:val="Normal"/>
    <w:uiPriority w:val="99"/>
    <w:semiHidden/>
    <w:unhideWhenUsed/>
    <w:rsid w:val="00676EB8"/>
    <w:pPr>
      <w:keepNext/>
      <w:numPr>
        <w:ilvl w:val="6"/>
        <w:numId w:val="1"/>
      </w:numPr>
      <w:contextualSpacing/>
      <w:outlineLvl w:val="6"/>
    </w:pPr>
    <w:rPr>
      <w:rFonts w:ascii="Calibri" w:hAnsi="Calibri"/>
    </w:rPr>
  </w:style>
  <w:style w:type="paragraph" w:customStyle="1" w:styleId="NoteLevel81">
    <w:name w:val="Note Level 81"/>
    <w:basedOn w:val="Normal"/>
    <w:uiPriority w:val="99"/>
    <w:semiHidden/>
    <w:unhideWhenUsed/>
    <w:rsid w:val="00676EB8"/>
    <w:pPr>
      <w:keepNext/>
      <w:numPr>
        <w:ilvl w:val="7"/>
        <w:numId w:val="1"/>
      </w:numPr>
      <w:contextualSpacing/>
      <w:outlineLvl w:val="7"/>
    </w:pPr>
    <w:rPr>
      <w:rFonts w:ascii="Calibri" w:hAnsi="Calibri"/>
    </w:rPr>
  </w:style>
  <w:style w:type="paragraph" w:customStyle="1" w:styleId="NoteLevel91">
    <w:name w:val="Note Level 91"/>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3BD839-96E4-2B46-AF1A-E3F2C8355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5</TotalTime>
  <Pages>27</Pages>
  <Words>72126</Words>
  <Characters>411123</Characters>
  <Application>Microsoft Macintosh Word</Application>
  <DocSecurity>0</DocSecurity>
  <Lines>3426</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149</cp:revision>
  <dcterms:created xsi:type="dcterms:W3CDTF">2018-09-28T18:14:00Z</dcterms:created>
  <dcterms:modified xsi:type="dcterms:W3CDTF">2019-01-0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